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E07B84">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E07B84">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E07B8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E07B84">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E07B8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E07B84">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E07B84">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E07B84">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E07B84">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E07B84">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E07B84">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E07B84">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E07B84">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E07B84">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Cas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298446B3"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70C3A">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5VDE3OjQ3OjA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70C3A">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lUMTc6NDc6MD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70C3A">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70C3A">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70C3A">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Tc6NDc6MD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70C3A">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70C3A">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70C3A">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0CA9C8D2"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270C3A">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270C3A">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6D495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lUMTc6NDc6MDc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5VDE3OjQ3OjA3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270C3A">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270C3A">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lUMTc6NDc6MDc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lUMTc6NDc6MDc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OVQxNzo0NzowN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lUMTc6NDc6MDc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270C3A">
            <w:rPr>
              <w:noProof/>
            </w:rPr>
            <w:t>(Chao &amp; Lane, 2019; Chen et al., 2019; Vakulenko et al., 2021; Voskarides et al., 2020)</w:t>
          </w:r>
          <w:r w:rsidR="00F15806">
            <w:rPr>
              <w:noProof/>
            </w:rPr>
            <w:fldChar w:fldCharType="end"/>
          </w:r>
        </w:sdtContent>
      </w:sdt>
      <w:r w:rsidR="008A060C">
        <w:t xml:space="preserve">. </w:t>
      </w:r>
    </w:p>
    <w:p w14:paraId="6B9B82A0" w14:textId="00AA9460"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270C3A">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5VDE3OjQ3OjA3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OVQxNzo0NzowN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270C3A">
            <w:rPr>
              <w:noProof/>
            </w:rPr>
            <w:t>(Gururangan et al., 2020; Lee et al., 2020)</w:t>
          </w:r>
          <w:r w:rsidR="004413DE">
            <w:rPr>
              <w:noProof/>
            </w:rPr>
            <w:fldChar w:fldCharType="end"/>
          </w:r>
        </w:sdtContent>
      </w:sdt>
      <w:r w:rsidR="00FD2D1C">
        <w:t xml:space="preserve">. </w:t>
      </w:r>
      <w:r w:rsidR="00782A03">
        <w:t xml:space="preserve"> </w:t>
      </w:r>
    </w:p>
    <w:p w14:paraId="41324B49" w14:textId="7C63C47E"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lUMTc6NDc6MD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270C3A">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270C3A">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65A28FDC"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270C3A">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60CF8D6D"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E3OjQ3OjA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270C3A">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270C3A">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6D495E">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DlUMTc6NDc6MDc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270C3A">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09D25FF0"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270C3A">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Tc6NDc6MD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270C3A">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E3OjQ3OjA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270C3A">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A5VDE3OjQ3OjA3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270C3A">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270C3A">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270C3A">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270C3A">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lUMTc6NDc6MD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270C3A">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t>As mentioned in the previous section, there are many different implement</w:t>
      </w:r>
      <w:r w:rsidR="0045480B">
        <w:t>ations of</w:t>
      </w:r>
      <w:r w:rsidR="00A26401">
        <w:t xml:space="preserve"> CAs</w:t>
      </w:r>
      <w:r w:rsidR="00FC61A7">
        <w:t xml:space="preserve">, </w:t>
      </w:r>
      <w:r w:rsidR="0045480B">
        <w:t xml:space="preserve">all </w:t>
      </w:r>
      <w:r w:rsidR="00FC61A7">
        <w:t xml:space="preserve">of which </w:t>
      </w:r>
      <w:r w:rsidR="0045480B">
        <w:t>have to meet custom requirements.</w:t>
      </w:r>
      <w:r w:rsidR="002533A3">
        <w:t xml:space="preserve"> For this reason, there is </w:t>
      </w:r>
      <w:r w:rsidR="00A26401">
        <w:t xml:space="preserve">no such thing as a one-size-fits-all pipeline. </w:t>
      </w:r>
    </w:p>
    <w:p w14:paraId="0957B8DB" w14:textId="4F8C8893" w:rsidR="00527891" w:rsidRDefault="005D07C7" w:rsidP="00527891">
      <w:pPr>
        <w:pStyle w:val="berschrift3"/>
      </w:pPr>
      <w:bookmarkStart w:id="11" w:name="_Toc97714761"/>
      <w:r>
        <w:t>Application in the Cooking Domain</w:t>
      </w:r>
      <w:bookmarkEnd w:id="11"/>
    </w:p>
    <w:p w14:paraId="68B1091B" w14:textId="5C9DE838"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DlUMTc6NDc6MDc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130DBC">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lUMTc6NDc6MDc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270C3A">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89096C">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270C3A">
            <w:rPr>
              <w:noProof/>
            </w:rPr>
            <w:t>(Huffman, 2019)</w:t>
          </w:r>
          <w:r w:rsidR="00270C3A" w:rsidRPr="004E56BE">
            <w:rPr>
              <w:noProof/>
            </w:rPr>
            <w:fldChar w:fldCharType="end"/>
          </w:r>
        </w:sdtContent>
      </w:sdt>
      <w:r w:rsidR="00270C3A" w:rsidRPr="004E56BE">
        <w:t>.</w:t>
      </w:r>
    </w:p>
    <w:p w14:paraId="0AD2AD5A" w14:textId="1D65F215"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667D01">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667D01">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1636DD08"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7E7B24" w:rsidRPr="007E7B24">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proofErr w:type="spellStart"/>
      <w:r w:rsidRPr="00683282">
        <w:rPr>
          <w:highlight w:val="yellow"/>
        </w:rPr>
        <w:t>Neben</w:t>
      </w:r>
      <w:proofErr w:type="spellEnd"/>
      <w:r w:rsidRPr="00683282">
        <w:rPr>
          <w:highlight w:val="yellow"/>
        </w:rPr>
        <w:t xml:space="preserve"> </w:t>
      </w:r>
      <w:proofErr w:type="spellStart"/>
      <w:r w:rsidRPr="00683282">
        <w:rPr>
          <w:highlight w:val="yellow"/>
        </w:rPr>
        <w:t>solchen</w:t>
      </w:r>
      <w:proofErr w:type="spellEnd"/>
      <w:r w:rsidRPr="00683282">
        <w:rPr>
          <w:highlight w:val="yellow"/>
        </w:rPr>
        <w:t xml:space="preserve"> </w:t>
      </w:r>
      <w:proofErr w:type="spellStart"/>
      <w:r w:rsidRPr="00683282">
        <w:rPr>
          <w:highlight w:val="yellow"/>
        </w:rPr>
        <w:t>implementierten</w:t>
      </w:r>
      <w:proofErr w:type="spellEnd"/>
      <w:r w:rsidRPr="00683282">
        <w:rPr>
          <w:highlight w:val="yellow"/>
        </w:rPr>
        <w:t xml:space="preserve"> </w:t>
      </w:r>
      <w:proofErr w:type="spellStart"/>
      <w:r w:rsidRPr="00683282">
        <w:rPr>
          <w:highlight w:val="yellow"/>
        </w:rPr>
        <w:t>Systemen</w:t>
      </w:r>
      <w:proofErr w:type="spellEnd"/>
      <w:r w:rsidRPr="00683282">
        <w:rPr>
          <w:highlight w:val="yellow"/>
        </w:rPr>
        <w:t xml:space="preserve"> </w:t>
      </w:r>
      <w:proofErr w:type="spellStart"/>
      <w:r w:rsidRPr="00683282">
        <w:rPr>
          <w:highlight w:val="yellow"/>
        </w:rPr>
        <w:t>gibt</w:t>
      </w:r>
      <w:proofErr w:type="spellEnd"/>
      <w:r w:rsidRPr="00683282">
        <w:rPr>
          <w:highlight w:val="yellow"/>
        </w:rPr>
        <w:t xml:space="preserve"> es </w:t>
      </w:r>
      <w:proofErr w:type="spellStart"/>
      <w:r w:rsidRPr="00683282">
        <w:rPr>
          <w:highlight w:val="yellow"/>
        </w:rPr>
        <w:t>auch</w:t>
      </w:r>
      <w:proofErr w:type="spellEnd"/>
      <w:r w:rsidRPr="00683282">
        <w:rPr>
          <w:highlight w:val="yellow"/>
        </w:rPr>
        <w:t xml:space="preserve"> </w:t>
      </w:r>
      <w:proofErr w:type="spellStart"/>
      <w:r w:rsidRPr="00683282">
        <w:rPr>
          <w:highlight w:val="yellow"/>
        </w:rPr>
        <w:t>noch</w:t>
      </w:r>
      <w:proofErr w:type="spellEnd"/>
      <w:r w:rsidRPr="00683282">
        <w:rPr>
          <w:highlight w:val="yellow"/>
        </w:rPr>
        <w:t xml:space="preserve">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3AFFE475"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EA5D89">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270C3A">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270C3A">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270C3A">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270C3A">
            <w:rPr>
              <w:noProof/>
            </w:rPr>
            <w:t>(2016)</w:t>
          </w:r>
          <w:r w:rsidR="00442310">
            <w:rPr>
              <w:noProof/>
            </w:rPr>
            <w:fldChar w:fldCharType="end"/>
          </w:r>
        </w:sdtContent>
      </w:sdt>
      <w:r w:rsidR="00442310">
        <w:t>)</w:t>
      </w:r>
    </w:p>
    <w:p w14:paraId="0770D865" w14:textId="6C0FE061"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270C3A">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EndPr/>
        <w:sdtContent>
          <w:r w:rsidR="00BE58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xMDIpIn1dfSwiVGFnIjoiQ2l0YXZpUGxhY2Vob2xkZXIjZjg5ZGNkN2EtMWVlNy00NWNhLTkwYmItZDkwMzRhOWQ5NDlmIiwiVGV4dCI6IihKdXJhZnNreSAmIE1hcnRpbiwgMjAyMSwgcC7CoDEwMikiLCJXQUlWZXJzaW9uIjoiNi41LjAuMCJ9}</w:instrText>
          </w:r>
          <w:r w:rsidR="00BE582C">
            <w:rPr>
              <w:noProof/>
            </w:rPr>
            <w:fldChar w:fldCharType="separate"/>
          </w:r>
          <w:r w:rsidR="00270C3A">
            <w:rPr>
              <w:noProof/>
            </w:rPr>
            <w:t>(Jurafsky &amp; Martin, 2021, p. 102)</w:t>
          </w:r>
          <w:r w:rsidR="00BE582C">
            <w:rPr>
              <w:noProof/>
            </w:rPr>
            <w:fldChar w:fldCharType="end"/>
          </w:r>
        </w:sdtContent>
      </w:sdt>
    </w:p>
    <w:p w14:paraId="0A295286" w14:textId="77777777" w:rsidR="00367EC6" w:rsidRDefault="00D11E72" w:rsidP="00367EC6">
      <w:pPr>
        <w:pStyle w:val="Folgeabsatz"/>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 xml:space="preserve">. </w:t>
      </w:r>
      <w:sdt>
        <w:sdtPr>
          <w:alias w:val="To edit, see citavi.com/edit"/>
          <w:tag w:val="CitaviPlaceholder#d02c7d8f-3dc6-4097-9672-8340a4bc8fa0"/>
          <w:id w:val="2101135696"/>
          <w:placeholder>
            <w:docPart w:val="DefaultPlaceholder_-1854013440"/>
          </w:placeholder>
        </w:sdt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6B68F2">
            <w:rPr>
              <w:noProof/>
            </w:rPr>
            <w:t>(Jurafsky &amp; Martin, 2021, pp. 110–111)</w:t>
          </w:r>
          <w:r w:rsidR="006B68F2">
            <w:rPr>
              <w:noProof/>
            </w:rPr>
            <w:fldChar w:fldCharType="end"/>
          </w:r>
        </w:sdtContent>
      </w:sdt>
    </w:p>
    <w:p w14:paraId="0D022F7E" w14:textId="4642C26B" w:rsidR="00367EC6" w:rsidRDefault="008D7DF9" w:rsidP="00367EC6">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270C3A">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270C3A">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r w:rsidR="00367EC6">
        <w:t xml:space="preserve">The solution to this is contextual embeddings, which will be discussed in </w:t>
      </w:r>
      <w:r w:rsidR="005A4BBE" w:rsidRPr="005A4BBE">
        <w:rPr>
          <w:highlight w:val="yellow"/>
        </w:rPr>
        <w:t>section 2</w:t>
      </w:r>
      <w:r w:rsidR="005A4BBE">
        <w:t>.</w:t>
      </w:r>
      <w:r w:rsidR="007846DF">
        <w:t xml:space="preserve"> </w:t>
      </w:r>
    </w:p>
    <w:p w14:paraId="359EF0B2" w14:textId="4685906B" w:rsidR="00DB6B1D" w:rsidRDefault="002C5D1A" w:rsidP="002C5D1A">
      <w:pPr>
        <w:pStyle w:val="Folgeabsatz"/>
      </w:pPr>
      <w:r>
        <w:t>In the following chapters, textual input into neural network</w:t>
      </w:r>
      <w:r w:rsidR="001D20BB">
        <w:t>s</w:t>
      </w:r>
      <w:r>
        <w:t xml:space="preserve"> always refers to the corresponding embeddings</w:t>
      </w:r>
      <w:r w:rsidR="000C5894">
        <w:t xml:space="preserve"> rather than</w:t>
      </w:r>
      <w:r>
        <w:t xml:space="preserve"> text in its “human readable” form. </w:t>
      </w:r>
    </w:p>
    <w:p w14:paraId="0C32BFE9" w14:textId="714E98F8" w:rsidR="00A11AE2" w:rsidRDefault="00E84B6C" w:rsidP="00A11AE2">
      <w:pPr>
        <w:pStyle w:val="berschrift3"/>
      </w:pPr>
      <w:r>
        <w:lastRenderedPageBreak/>
        <w:t>Artificial Neural Networks</w:t>
      </w:r>
    </w:p>
    <w:p w14:paraId="00F83A9B" w14:textId="77777777" w:rsidR="00EA5D89" w:rsidRDefault="00EA5D89" w:rsidP="00EA5D89">
      <w:pPr>
        <w:pStyle w:val="Abbildung"/>
        <w:keepNext/>
      </w:pPr>
      <w:r>
        <w:drawing>
          <wp:inline distT="0" distB="0" distL="0" distR="0" wp14:anchorId="3AB7BF16" wp14:editId="3DCDA11D">
            <wp:extent cx="5399405" cy="328168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3281680"/>
                    </a:xfrm>
                    <a:prstGeom prst="rect">
                      <a:avLst/>
                    </a:prstGeom>
                  </pic:spPr>
                </pic:pic>
              </a:graphicData>
            </a:graphic>
          </wp:inline>
        </w:drawing>
      </w:r>
    </w:p>
    <w:p w14:paraId="6F4F5721" w14:textId="74631BB1" w:rsidR="00EA5D89" w:rsidRDefault="00EA5D89" w:rsidP="00EA5D89">
      <w:pPr>
        <w:pStyle w:val="Beschriftung"/>
      </w:pPr>
      <w:r>
        <w:t xml:space="preserve">Figure </w:t>
      </w:r>
      <w:r>
        <w:fldChar w:fldCharType="begin"/>
      </w:r>
      <w:r>
        <w:instrText xml:space="preserve"> SEQ Figure \* ARABIC </w:instrText>
      </w:r>
      <w:r>
        <w:fldChar w:fldCharType="separate"/>
      </w:r>
      <w:r>
        <w:rPr>
          <w:noProof/>
        </w:rPr>
        <w:t>2</w:t>
      </w:r>
      <w:r>
        <w:fldChar w:fldCharType="end"/>
      </w:r>
      <w:r>
        <w:t>: Deep neural network with two hidden layers</w:t>
      </w:r>
      <w:r w:rsidR="00051D17">
        <w:t xml:space="preserve">. Arrows indicate the direction of the information flow. </w:t>
      </w:r>
      <w:r>
        <w:t>(Taken from</w:t>
      </w:r>
      <w:r w:rsidR="00A143DA">
        <w:t xml:space="preserve"> </w:t>
      </w:r>
      <w:sdt>
        <w:sdtPr>
          <w:alias w:val="To edit, see citavi.com/edit"/>
          <w:tag w:val="CitaviPlaceholder#93fb380a-227f-4465-8b10-362874f8d985"/>
          <w:id w:val="-1848703241"/>
          <w:placeholder>
            <w:docPart w:val="DefaultPlaceholder_-1854013440"/>
          </w:placeholder>
        </w:sdtPr>
        <w:sdtEndPr/>
        <w:sdtContent>
          <w:r w:rsidR="00A143DA">
            <w:rPr>
              <w:noProof/>
            </w:rPr>
            <w:fldChar w:fldCharType="begin"/>
          </w:r>
          <w:r w:rsidR="00A143DA">
            <w:rPr>
              <w:noProof/>
            </w:rPr>
            <w:instrText>ADDIN CitaviPlaceholder{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pbiIsIkxhc3ROYW1lIjoiWWV1bmciLCJNaWRkbGVOYW1lIjoiTWFuIiwiUHJvdGVjdGVkIjpmYWxzZSwiU2V4IjowLCJDcmVhdGVkQnkiOiJfUGFzY2giLCJDcmVhdGVkT24iOiIyMDIxLTEyLTI3VDEzOjU3OjA4IiwiTW9kaWZpZWRCeSI6Il9QYXNjaCIsIklkIjoiODU2NDhhOTEtMGE3YS00NmUyLWI4MzUtMDcwYzc0NDVkYWU0IiwiTW9kaWZpZWRPbiI6IjIwMjEtMTItMjdUMTM6NTc6MDg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Vzc2F5LnV0d2VudGUubmwvODAxMjgvIiwiVXJpU3RyaW5nIjoiaHR0cDovL2Vzc2F5LnV0d2VudGUubmwvODAxMj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}</w:instrText>
          </w:r>
          <w:r w:rsidR="00A143DA">
            <w:rPr>
              <w:noProof/>
            </w:rPr>
            <w:fldChar w:fldCharType="separate"/>
          </w:r>
          <w:r w:rsidR="00A143DA">
            <w:rPr>
              <w:noProof/>
            </w:rPr>
            <w:t>Yeung</w:t>
          </w:r>
          <w:r w:rsidR="00A143DA">
            <w:rPr>
              <w:noProof/>
            </w:rPr>
            <w:fldChar w:fldCharType="end"/>
          </w:r>
        </w:sdtContent>
      </w:sdt>
      <w:r w:rsidR="00A143DA">
        <w:t xml:space="preserve"> </w:t>
      </w:r>
      <w:sdt>
        <w:sdtPr>
          <w:alias w:val="To edit, see citavi.com/edit"/>
          <w:tag w:val="CitaviPlaceholder#cd7e9c06-3477-4725-b845-82c956d6125f"/>
          <w:id w:val="-333372933"/>
          <w:placeholder>
            <w:docPart w:val="DefaultPlaceholder_-1854013440"/>
          </w:placeholder>
        </w:sdtPr>
        <w:sdtEndPr/>
        <w:sdtContent>
          <w:r w:rsidR="00A143DA">
            <w:rPr>
              <w:noProof/>
            </w:rPr>
            <w:fldChar w:fldCharType="begin"/>
          </w:r>
          <w:r w:rsidR="00A143DA">
            <w:rPr>
              <w:noProof/>
            </w:rPr>
            <w:instrText>ADDIN CitaviPlaceholder{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aW4iLCJMYXN0TmFtZSI6IllldW5nIiwiTWlkZGxlTmFtZSI6Ik1hbiIsIlByb3RlY3RlZCI6ZmFsc2UsIlNleCI6MCwiQ3JlYXRlZEJ5IjoiX1Bhc2NoIiwiQ3JlYXRlZE9uIjoiMjAyMS0xMi0yN1QxMzo1NzowOCIsIk1vZGlmaWVkQnkiOiJfUGFzY2giLCJJZCI6Ijg1NjQ4YTkxLTBhN2EtNDZlMi1iODM1LTA3MGM3NDQ1ZGFlNCIsIk1vZGlmaWVkT24iOiIyMDIxLTEyLTI3VDEzOjU3OjA4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XNzYXkudXR3ZW50ZS5ubC84MDEyOC8iLCJVcmlTdHJpbmciOiJodHRwOi8vZXNzYXkudXR3ZW50ZS5ubC84MDEy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SwgcC7CoDE0KSJ9XX0sIlRhZyI6IkNpdGF2aVBsYWNlaG9sZGVyI2NkN2U5YzA2LTM0NzctNDcyNS1iODQ1LTgyYzk1NmQ2MTI1ZiIsIlRleHQiOiIoMjAxOSwgcC7CoDE0KSIsIldBSVZlcnNpb24iOiI2LjUuMC4wIn0=}</w:instrText>
          </w:r>
          <w:r w:rsidR="00A143DA">
            <w:rPr>
              <w:noProof/>
            </w:rPr>
            <w:fldChar w:fldCharType="separate"/>
          </w:r>
          <w:r w:rsidR="00A143DA">
            <w:rPr>
              <w:noProof/>
            </w:rPr>
            <w:t>(2019, p. 14)</w:t>
          </w:r>
          <w:r w:rsidR="00A143DA">
            <w:rPr>
              <w:noProof/>
            </w:rPr>
            <w:fldChar w:fldCharType="end"/>
          </w:r>
        </w:sdtContent>
      </w:sdt>
      <w:r>
        <w:t>)</w:t>
      </w:r>
    </w:p>
    <w:p w14:paraId="0165115E" w14:textId="77777777" w:rsidR="00EA5D89" w:rsidRDefault="00EA5D89" w:rsidP="00EA5D89">
      <w:pPr>
        <w:pStyle w:val="Abbildung"/>
        <w:keepNext/>
      </w:pPr>
      <w:r>
        <w:drawing>
          <wp:inline distT="0" distB="0" distL="0" distR="0" wp14:anchorId="1C008A4C" wp14:editId="09203D9B">
            <wp:extent cx="4274289" cy="3138735"/>
            <wp:effectExtent l="0" t="0" r="0" b="508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1071" cy="3143715"/>
                    </a:xfrm>
                    <a:prstGeom prst="rect">
                      <a:avLst/>
                    </a:prstGeom>
                  </pic:spPr>
                </pic:pic>
              </a:graphicData>
            </a:graphic>
          </wp:inline>
        </w:drawing>
      </w:r>
    </w:p>
    <w:p w14:paraId="53D29EE1" w14:textId="2789F22E" w:rsidR="00EA5D89" w:rsidRPr="00EA5D89" w:rsidRDefault="00EA5D89" w:rsidP="00EA5D89">
      <w:pPr>
        <w:pStyle w:val="Beschriftung"/>
      </w:pPr>
      <w:r>
        <w:t xml:space="preserve">Figure </w:t>
      </w:r>
      <w:r>
        <w:fldChar w:fldCharType="begin"/>
      </w:r>
      <w:r>
        <w:instrText xml:space="preserve"> SEQ Figure \* ARABIC </w:instrText>
      </w:r>
      <w:r>
        <w:fldChar w:fldCharType="separate"/>
      </w:r>
      <w:r>
        <w:rPr>
          <w:noProof/>
        </w:rPr>
        <w:t>3</w:t>
      </w:r>
      <w:r>
        <w:fldChar w:fldCharType="end"/>
      </w:r>
      <w:r>
        <w:t xml:space="preserve">: </w:t>
      </w:r>
      <w:r w:rsidR="00A143DA">
        <w:t xml:space="preserve">Structure of a single neuron (Taken from </w:t>
      </w:r>
      <w:sdt>
        <w:sdtPr>
          <w:alias w:val="To edit, see citavi.com/edit"/>
          <w:tag w:val="CitaviPlaceholder#a1096f83-bd5e-439e-8160-65ccaae6356c"/>
          <w:id w:val="979658494"/>
          <w:placeholder>
            <w:docPart w:val="DefaultPlaceholder_-1854013440"/>
          </w:placeholder>
        </w:sdtPr>
        <w:sdtEndPr/>
        <w:sdtContent>
          <w:r w:rsidR="00A143DA">
            <w:rPr>
              <w:noProof/>
            </w:rPr>
            <w:fldChar w:fldCharType="begin"/>
          </w:r>
          <w:r w:rsidR="00A143DA">
            <w:rPr>
              <w:noProof/>
            </w:rPr>
            <w:instrText>ADDIN CitaviPlaceholder{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pbiIsIkxhc3ROYW1lIjoiWWV1bmciLCJNaWRkbGVOYW1lIjoiTWFuIiwiUHJvdGVjdGVkIjpmYWxzZSwiU2V4IjowLCJDcmVhdGVkQnkiOiJfUGFzY2giLCJDcmVhdGVkT24iOiIyMDIxLTEyLTI3VDEzOjU3OjA4IiwiTW9kaWZpZWRCeSI6Il9QYXNjaCIsIklkIjoiODU2NDhhOTEtMGE3YS00NmUyLWI4MzUtMDcwYzc0NDVkYWU0IiwiTW9kaWZpZWRPbiI6IjIwMjEtMTItMjdUMTM6NTc6MDg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Vzc2F5LnV0d2VudGUubmwvODAxMjgvIiwiVXJpU3RyaW5nIjoiaHR0cDovL2Vzc2F5LnV0d2VudGUubmwvODAxMj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}</w:instrText>
          </w:r>
          <w:r w:rsidR="00A143DA">
            <w:rPr>
              <w:noProof/>
            </w:rPr>
            <w:fldChar w:fldCharType="separate"/>
          </w:r>
          <w:r w:rsidR="00A143DA">
            <w:rPr>
              <w:noProof/>
            </w:rPr>
            <w:t>Yeung</w:t>
          </w:r>
          <w:r w:rsidR="00A143DA">
            <w:rPr>
              <w:noProof/>
            </w:rPr>
            <w:fldChar w:fldCharType="end"/>
          </w:r>
        </w:sdtContent>
      </w:sdt>
      <w:r w:rsidR="00A143DA">
        <w:t xml:space="preserve"> </w:t>
      </w:r>
      <w:sdt>
        <w:sdtPr>
          <w:alias w:val="To edit, see citavi.com/edit"/>
          <w:tag w:val="CitaviPlaceholder#dd9927e5-f17d-4525-8d56-3fcc80b9fc6d"/>
          <w:id w:val="1159889178"/>
          <w:placeholder>
            <w:docPart w:val="DefaultPlaceholder_-1854013440"/>
          </w:placeholder>
        </w:sdtPr>
        <w:sdtEndPr/>
        <w:sdtContent>
          <w:r w:rsidR="00A143DA">
            <w:rPr>
              <w:noProof/>
            </w:rPr>
            <w:fldChar w:fldCharType="begin"/>
          </w:r>
          <w:r w:rsidR="00A143DA">
            <w:rPr>
              <w:noProof/>
            </w:rPr>
            <w:instrText>ADDIN CitaviPlaceholder{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aW4iLCJMYXN0TmFtZSI6IllldW5nIiwiTWlkZGxlTmFtZSI6Ik1hbiIsIlByb3RlY3RlZCI6ZmFsc2UsIlNleCI6MCwiQ3JlYXRlZEJ5IjoiX1Bhc2NoIiwiQ3JlYXRlZE9uIjoiMjAyMS0xMi0yN1QxMzo1NzowOCIsIk1vZGlmaWVkQnkiOiJfUGFzY2giLCJJZCI6Ijg1NjQ4YTkxLTBhN2EtNDZlMi1iODM1LTA3MGM3NDQ1ZGFlNCIsIk1vZGlmaWVkT24iOiIyMDIxLTEyLTI3VDEzOjU3OjA4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XNzYXkudXR3ZW50ZS5ubC84MDEyOC8iLCJVcmlTdHJpbmciOiJodHRwOi8vZXNzYXkudXR3ZW50ZS5ubC84MDEy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xOSwgcC7CoDE0KSJ9XX0sIlRhZyI6IkNpdGF2aVBsYWNlaG9sZGVyI2RkOTkyN2U1LWYxN2QtNDUyNS04ZDU2LTNmY2M4MGI5ZmM2ZCIsIlRleHQiOiIoMjAxOSwgcC7CoDE0KSIsIldBSVZlcnNpb24iOiI2LjUuMC4wIn0=}</w:instrText>
          </w:r>
          <w:r w:rsidR="00A143DA">
            <w:rPr>
              <w:noProof/>
            </w:rPr>
            <w:fldChar w:fldCharType="separate"/>
          </w:r>
          <w:r w:rsidR="00A143DA">
            <w:rPr>
              <w:noProof/>
            </w:rPr>
            <w:t>(2019, p. 14)</w:t>
          </w:r>
          <w:r w:rsidR="00A143DA">
            <w:rPr>
              <w:noProof/>
            </w:rPr>
            <w:fldChar w:fldCharType="end"/>
          </w:r>
        </w:sdtContent>
      </w:sdt>
      <w:r w:rsidR="00A143DA">
        <w:t>)</w:t>
      </w:r>
    </w:p>
    <w:p w14:paraId="06DC84FD" w14:textId="6055CE9E"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 xml:space="preserve">Each layer consists of nodes, so-called </w:t>
      </w:r>
      <w:r w:rsidR="00B315DB">
        <w:lastRenderedPageBreak/>
        <w:t>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information is always fed forward from one layer to the next. </w:t>
      </w:r>
      <w:r w:rsidR="00C6522C">
        <w:t xml:space="preserve">An example for a deep feed-forward neural network with two hidden layers is given in </w:t>
      </w:r>
      <w:r w:rsidR="00C6522C" w:rsidRPr="00C6522C">
        <w:rPr>
          <w:highlight w:val="yellow"/>
        </w:rPr>
        <w:t>figure 2.</w:t>
      </w:r>
      <w:r w:rsidR="00C6522C">
        <w:t xml:space="preserve"> </w:t>
      </w:r>
    </w:p>
    <w:p w14:paraId="452AEA78" w14:textId="3BDEC62E" w:rsidR="00EB6572" w:rsidRDefault="00B017F2" w:rsidP="00D470F2">
      <w:pPr>
        <w:pStyle w:val="Folgeabsatz"/>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m:t>
          </m:r>
          <m:r>
            <w:rPr>
              <w:rFonts w:ascii="Cambria Math" w:hAnsi="Cambria Math"/>
            </w:rPr>
            <m:t>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188FDA89" w14:textId="073C0DA8" w:rsidR="000946D7"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33076C">
        <w:t>the activation function used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p>
    <w:p w14:paraId="4231FDA9" w14:textId="12BCD3DA" w:rsidR="00C6522C" w:rsidRDefault="00DB64D7" w:rsidP="0079411A">
      <w:pPr>
        <w:pStyle w:val="Zwischenberschriftnichtnummeriert"/>
      </w:pPr>
      <w:r>
        <w:t>Training Artificial Neural Networks</w:t>
      </w:r>
    </w:p>
    <w:p w14:paraId="088E93CF" w14:textId="24A1A460" w:rsidR="0079411A" w:rsidRPr="00C6522C" w:rsidRDefault="00DB64D7" w:rsidP="00DB64D7">
      <w:proofErr w:type="spellStart"/>
      <w:r>
        <w:t>Mit</w:t>
      </w:r>
      <w:proofErr w:type="spellEnd"/>
      <w:r>
        <w:t xml:space="preserve"> </w:t>
      </w:r>
      <w:proofErr w:type="spellStart"/>
      <w:r>
        <w:t>dem</w:t>
      </w:r>
      <w:proofErr w:type="spellEnd"/>
      <w:r>
        <w:t xml:space="preserve"> </w:t>
      </w:r>
      <w:proofErr w:type="spellStart"/>
      <w:r>
        <w:t>Ausdruck</w:t>
      </w:r>
      <w:proofErr w:type="spellEnd"/>
      <w:r>
        <w:t xml:space="preserve"> “</w:t>
      </w:r>
      <w:proofErr w:type="spellStart"/>
      <w:r>
        <w:t>Trainieren</w:t>
      </w:r>
      <w:proofErr w:type="spellEnd"/>
      <w:r>
        <w:t xml:space="preserve"> </w:t>
      </w:r>
      <w:proofErr w:type="spellStart"/>
      <w:r>
        <w:t>eines</w:t>
      </w:r>
      <w:proofErr w:type="spellEnd"/>
      <w:r>
        <w:t xml:space="preserve"> NN” </w:t>
      </w:r>
      <w:proofErr w:type="spellStart"/>
      <w:r>
        <w:t>ist</w:t>
      </w:r>
      <w:proofErr w:type="spellEnd"/>
      <w:r>
        <w:t xml:space="preserve"> das </w:t>
      </w:r>
      <w:proofErr w:type="spellStart"/>
      <w:r>
        <w:t>finden</w:t>
      </w:r>
      <w:proofErr w:type="spellEnd"/>
      <w:r>
        <w:t xml:space="preserve"> der </w:t>
      </w:r>
      <w:proofErr w:type="spellStart"/>
      <w:r>
        <w:t>optimalen</w:t>
      </w:r>
      <w:proofErr w:type="spellEnd"/>
      <w:r>
        <w:t xml:space="preserve"> </w:t>
      </w:r>
      <w:proofErr w:type="spellStart"/>
      <w:r>
        <w:t>Gewichtungen</w:t>
      </w:r>
      <w:proofErr w:type="spellEnd"/>
      <w:r>
        <w:t xml:space="preserve"> </w:t>
      </w:r>
      <w:proofErr w:type="spellStart"/>
      <w:r>
        <w:t>gemeint</w:t>
      </w:r>
      <w:proofErr w:type="spellEnd"/>
      <w:r>
        <w:t xml:space="preserve">, um </w:t>
      </w:r>
      <w:proofErr w:type="spellStart"/>
      <w:r>
        <w:t>bestmöglich</w:t>
      </w:r>
      <w:proofErr w:type="spellEnd"/>
      <w:r>
        <w:t xml:space="preserve"> den input </w:t>
      </w:r>
      <w:proofErr w:type="spellStart"/>
      <w:r>
        <w:t>und</w:t>
      </w:r>
      <w:proofErr w:type="spellEnd"/>
      <w:r>
        <w:t xml:space="preserve"> output </w:t>
      </w:r>
      <w:proofErr w:type="spellStart"/>
      <w:r>
        <w:t>zu</w:t>
      </w:r>
      <w:proofErr w:type="spellEnd"/>
      <w:r>
        <w:t xml:space="preserve"> </w:t>
      </w:r>
      <w:proofErr w:type="spellStart"/>
      <w:r>
        <w:t>mappen</w:t>
      </w:r>
      <w:proofErr w:type="spellEnd"/>
      <w:r>
        <w:t xml:space="preserve">. </w:t>
      </w:r>
    </w:p>
    <w:p w14:paraId="6FB2CC21" w14:textId="29BAB2A3" w:rsidR="00DF5AA9" w:rsidRDefault="003B18E5" w:rsidP="00DF5AA9">
      <w:pPr>
        <w:pStyle w:val="berschrift3"/>
      </w:pPr>
      <w:r>
        <w:t>Recurrent Neural Networks</w:t>
      </w:r>
    </w:p>
    <w:p w14:paraId="7A63E9B5" w14:textId="679B9944" w:rsidR="008F52A1" w:rsidRPr="008F52A1" w:rsidRDefault="008F52A1" w:rsidP="008F52A1">
      <w:pPr>
        <w:pStyle w:val="Listenabsatz"/>
        <w:numPr>
          <w:ilvl w:val="0"/>
          <w:numId w:val="25"/>
        </w:numPr>
      </w:pPr>
      <w:r>
        <w:t>Von Elman 1990</w:t>
      </w:r>
    </w:p>
    <w:p w14:paraId="7DAF1C01" w14:textId="17CA7317" w:rsidR="00CE45A5" w:rsidRDefault="00CE45A5" w:rsidP="00CE45A5">
      <w:pPr>
        <w:pStyle w:val="Listenabsatz"/>
        <w:numPr>
          <w:ilvl w:val="0"/>
          <w:numId w:val="25"/>
        </w:numPr>
      </w:pPr>
      <w:proofErr w:type="spellStart"/>
      <w:r>
        <w:t>Bisher</w:t>
      </w:r>
      <w:proofErr w:type="spellEnd"/>
      <w:r>
        <w:t xml:space="preserve"> </w:t>
      </w:r>
      <w:proofErr w:type="spellStart"/>
      <w:r>
        <w:t>wurden</w:t>
      </w:r>
      <w:proofErr w:type="spellEnd"/>
      <w:r>
        <w:t xml:space="preserve"> </w:t>
      </w:r>
      <w:proofErr w:type="spellStart"/>
      <w:r>
        <w:t>nur</w:t>
      </w:r>
      <w:proofErr w:type="spellEnd"/>
      <w:r>
        <w:t xml:space="preserve"> feed-forward networks </w:t>
      </w:r>
      <w:proofErr w:type="spellStart"/>
      <w:r>
        <w:t>besprochen</w:t>
      </w:r>
      <w:proofErr w:type="spellEnd"/>
      <w:r>
        <w:t xml:space="preserve">, also der Input </w:t>
      </w:r>
      <w:proofErr w:type="spellStart"/>
      <w:r>
        <w:t>wird</w:t>
      </w:r>
      <w:proofErr w:type="spellEnd"/>
      <w:r>
        <w:t xml:space="preserve"> </w:t>
      </w:r>
      <w:proofErr w:type="spellStart"/>
      <w:r>
        <w:t>immer</w:t>
      </w:r>
      <w:proofErr w:type="spellEnd"/>
      <w:r>
        <w:t xml:space="preserve"> </w:t>
      </w:r>
      <w:proofErr w:type="spellStart"/>
      <w:r>
        <w:t>weiter</w:t>
      </w:r>
      <w:proofErr w:type="spellEnd"/>
      <w:r>
        <w:t xml:space="preserve"> </w:t>
      </w:r>
      <w:proofErr w:type="spellStart"/>
      <w:r>
        <w:t>durchgereicht</w:t>
      </w:r>
      <w:proofErr w:type="spellEnd"/>
      <w:r>
        <w:t xml:space="preserve">, </w:t>
      </w:r>
      <w:proofErr w:type="spellStart"/>
      <w:r>
        <w:t>ohne</w:t>
      </w:r>
      <w:proofErr w:type="spellEnd"/>
      <w:r>
        <w:t xml:space="preserve"> </w:t>
      </w:r>
      <w:proofErr w:type="spellStart"/>
      <w:r w:rsidR="002B378B">
        <w:t>Rückschritte</w:t>
      </w:r>
      <w:proofErr w:type="spellEnd"/>
    </w:p>
    <w:p w14:paraId="4CADF55F" w14:textId="44C5571D" w:rsidR="00DF5AA9" w:rsidRPr="00DF5AA9" w:rsidRDefault="00DF5AA9" w:rsidP="00CE45A5">
      <w:pPr>
        <w:pStyle w:val="Listenabsatz"/>
        <w:numPr>
          <w:ilvl w:val="0"/>
          <w:numId w:val="25"/>
        </w:numPr>
        <w:rPr>
          <w:sz w:val="16"/>
          <w:szCs w:val="14"/>
        </w:rPr>
      </w:pPr>
      <w:proofErr w:type="spellStart"/>
      <w:r w:rsidRPr="00DF5AA9">
        <w:rPr>
          <w:rFonts w:ascii="Open Sans" w:hAnsi="Open Sans" w:cs="Open Sans"/>
          <w:color w:val="222222"/>
          <w:sz w:val="20"/>
          <w:shd w:val="clear" w:color="auto" w:fill="FFFFFF"/>
        </w:rPr>
        <w:t>Rekurrent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Neuronal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Netz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sind</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prinzipiell</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wie</w:t>
      </w:r>
      <w:proofErr w:type="spellEnd"/>
      <w:r w:rsidRPr="00DF5AA9">
        <w:rPr>
          <w:rFonts w:ascii="Open Sans" w:hAnsi="Open Sans" w:cs="Open Sans"/>
          <w:color w:val="222222"/>
          <w:sz w:val="20"/>
          <w:shd w:val="clear" w:color="auto" w:fill="FFFFFF"/>
        </w:rPr>
        <w:t xml:space="preserve"> Feed Forward </w:t>
      </w:r>
      <w:proofErr w:type="spellStart"/>
      <w:r w:rsidRPr="00DF5AA9">
        <w:rPr>
          <w:rFonts w:ascii="Open Sans" w:hAnsi="Open Sans" w:cs="Open Sans"/>
          <w:color w:val="222222"/>
          <w:sz w:val="20"/>
          <w:shd w:val="clear" w:color="auto" w:fill="FFFFFF"/>
        </w:rPr>
        <w:t>Netz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aufgebaut</w:t>
      </w:r>
      <w:proofErr w:type="spellEnd"/>
      <w:r w:rsidRPr="00DF5AA9">
        <w:rPr>
          <w:rFonts w:ascii="Open Sans" w:hAnsi="Open Sans" w:cs="Open Sans"/>
          <w:color w:val="222222"/>
          <w:sz w:val="20"/>
          <w:shd w:val="clear" w:color="auto" w:fill="FFFFFF"/>
        </w:rPr>
        <w:t xml:space="preserve">. Der </w:t>
      </w:r>
      <w:proofErr w:type="spellStart"/>
      <w:r w:rsidRPr="00DF5AA9">
        <w:rPr>
          <w:rFonts w:ascii="Open Sans" w:hAnsi="Open Sans" w:cs="Open Sans"/>
          <w:color w:val="222222"/>
          <w:sz w:val="20"/>
          <w:shd w:val="clear" w:color="auto" w:fill="FFFFFF"/>
        </w:rPr>
        <w:t>Unterschied</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besteht</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dari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dass</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einige</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Neuron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im</w:t>
      </w:r>
      <w:proofErr w:type="spellEnd"/>
      <w:r w:rsidRPr="00DF5AA9">
        <w:rPr>
          <w:rFonts w:ascii="Open Sans" w:hAnsi="Open Sans" w:cs="Open Sans"/>
          <w:color w:val="222222"/>
          <w:sz w:val="20"/>
          <w:shd w:val="clear" w:color="auto" w:fill="FFFFFF"/>
        </w:rPr>
        <w:t xml:space="preserve"> hidden layer die </w:t>
      </w:r>
      <w:proofErr w:type="spellStart"/>
      <w:r w:rsidRPr="00DF5AA9">
        <w:rPr>
          <w:rFonts w:ascii="Open Sans" w:hAnsi="Open Sans" w:cs="Open Sans"/>
          <w:color w:val="222222"/>
          <w:sz w:val="20"/>
          <w:shd w:val="clear" w:color="auto" w:fill="FFFFFF"/>
        </w:rPr>
        <w:t>Information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auch</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rückwärts</w:t>
      </w:r>
      <w:proofErr w:type="spellEnd"/>
      <w:r w:rsidRPr="00DF5AA9">
        <w:rPr>
          <w:rFonts w:ascii="Open Sans" w:hAnsi="Open Sans" w:cs="Open Sans"/>
          <w:color w:val="222222"/>
          <w:sz w:val="20"/>
          <w:shd w:val="clear" w:color="auto" w:fill="FFFFFF"/>
        </w:rPr>
        <w:t xml:space="preserve"> in </w:t>
      </w:r>
      <w:proofErr w:type="spellStart"/>
      <w:r w:rsidRPr="00DF5AA9">
        <w:rPr>
          <w:rFonts w:ascii="Open Sans" w:hAnsi="Open Sans" w:cs="Open Sans"/>
          <w:color w:val="222222"/>
          <w:sz w:val="20"/>
          <w:shd w:val="clear" w:color="auto" w:fill="FFFFFF"/>
        </w:rPr>
        <w:t>Vorgänger-Schicht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weiterleiten</w:t>
      </w:r>
      <w:proofErr w:type="spellEnd"/>
      <w:r w:rsidRPr="00DF5AA9">
        <w:rPr>
          <w:rFonts w:ascii="Open Sans" w:hAnsi="Open Sans" w:cs="Open Sans"/>
          <w:color w:val="222222"/>
          <w:sz w:val="20"/>
          <w:shd w:val="clear" w:color="auto" w:fill="FFFFFF"/>
        </w:rPr>
        <w:t xml:space="preserve">. So </w:t>
      </w:r>
      <w:proofErr w:type="spellStart"/>
      <w:r w:rsidRPr="00DF5AA9">
        <w:rPr>
          <w:rFonts w:ascii="Open Sans" w:hAnsi="Open Sans" w:cs="Open Sans"/>
          <w:color w:val="222222"/>
          <w:sz w:val="20"/>
          <w:shd w:val="clear" w:color="auto" w:fill="FFFFFF"/>
        </w:rPr>
        <w:t>entsteh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Rückkopplungsmechanismen</w:t>
      </w:r>
      <w:proofErr w:type="spellEnd"/>
      <w:r w:rsidRPr="00DF5AA9">
        <w:rPr>
          <w:rFonts w:ascii="Open Sans" w:hAnsi="Open Sans" w:cs="Open Sans"/>
          <w:color w:val="222222"/>
          <w:sz w:val="20"/>
          <w:shd w:val="clear" w:color="auto" w:fill="FFFFFF"/>
        </w:rPr>
        <w:t xml:space="preserve"> </w:t>
      </w:r>
      <w:proofErr w:type="spellStart"/>
      <w:r w:rsidRPr="00DF5AA9">
        <w:rPr>
          <w:rFonts w:ascii="Open Sans" w:hAnsi="Open Sans" w:cs="Open Sans"/>
          <w:color w:val="222222"/>
          <w:sz w:val="20"/>
          <w:shd w:val="clear" w:color="auto" w:fill="FFFFFF"/>
        </w:rPr>
        <w:t>innerhalb</w:t>
      </w:r>
      <w:proofErr w:type="spellEnd"/>
      <w:r w:rsidRPr="00DF5AA9">
        <w:rPr>
          <w:rFonts w:ascii="Open Sans" w:hAnsi="Open Sans" w:cs="Open Sans"/>
          <w:color w:val="222222"/>
          <w:sz w:val="20"/>
          <w:shd w:val="clear" w:color="auto" w:fill="FFFFFF"/>
        </w:rPr>
        <w:t xml:space="preserve"> des Systems.</w:t>
      </w:r>
    </w:p>
    <w:p w14:paraId="7E43042B" w14:textId="4E8450EF" w:rsidR="003B18E5" w:rsidRPr="003B18E5" w:rsidRDefault="003B18E5" w:rsidP="003B18E5">
      <w:pPr>
        <w:pStyle w:val="Zwischenberschriftnichtnummeriert"/>
      </w:pPr>
      <w:r>
        <w:t>LSTM</w:t>
      </w:r>
    </w:p>
    <w:p w14:paraId="43379D0A" w14:textId="45937C4A" w:rsidR="00F2508A" w:rsidRDefault="00F2508A" w:rsidP="00F2508A">
      <w:pPr>
        <w:pStyle w:val="berschrift3"/>
      </w:pPr>
      <w:bookmarkStart w:id="13" w:name="_Toc97714764"/>
      <w:r>
        <w:lastRenderedPageBreak/>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9405" cy="770153"/>
                    </a:xfrm>
                    <a:prstGeom prst="rect">
                      <a:avLst/>
                    </a:prstGeom>
                  </pic:spPr>
                </pic:pic>
              </a:graphicData>
            </a:graphic>
          </wp:inline>
        </w:drawing>
      </w:r>
    </w:p>
    <w:p w14:paraId="4BFA9206" w14:textId="19895BA5"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EA5D89">
        <w:rPr>
          <w:noProof/>
        </w:rPr>
        <w:t>4</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OVQxNzo0Nzow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270C3A">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lUMTc6NDc6MDc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270C3A">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5E417B27"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270C3A">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270C3A">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270C3A">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270C3A">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270C3A">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99405" cy="1626606"/>
                    </a:xfrm>
                    <a:prstGeom prst="rect">
                      <a:avLst/>
                    </a:prstGeom>
                  </pic:spPr>
                </pic:pic>
              </a:graphicData>
            </a:graphic>
          </wp:inline>
        </w:drawing>
      </w:r>
    </w:p>
    <w:p w14:paraId="0440C95B" w14:textId="09D3FCE2"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EA5D89">
        <w:rPr>
          <w:noProof/>
        </w:rPr>
        <w:t>5</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OVQxNzo0NzowN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270C3A">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lUMTc6NDc6MDc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270C3A">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820C0ED"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270C3A">
            <w:rPr>
              <w:noProof/>
            </w:rPr>
            <w:t xml:space="preserve">(Hochreiter &amp; </w:t>
          </w:r>
          <w:r w:rsidR="00270C3A">
            <w:rPr>
              <w:noProof/>
            </w:rPr>
            <w:lastRenderedPageBreak/>
            <w:t>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71211" cy="3402717"/>
                    </a:xfrm>
                    <a:prstGeom prst="rect">
                      <a:avLst/>
                    </a:prstGeom>
                  </pic:spPr>
                </pic:pic>
              </a:graphicData>
            </a:graphic>
          </wp:inline>
        </w:drawing>
      </w:r>
    </w:p>
    <w:p w14:paraId="39E4B7D8" w14:textId="047B47CF"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EA5D89">
        <w:rPr>
          <w:noProof/>
        </w:rPr>
        <w:t>6</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270C3A">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5VDE3OjQ3OjA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270C3A">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8FF486D"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lUMTc6NDc6MDc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270C3A">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5VDE3OjQ3OjA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270C3A">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270C3A">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270C3A">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w:t>
      </w:r>
      <w:r w:rsidR="00522C5C">
        <w:lastRenderedPageBreak/>
        <w:t xml:space="preserve">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50E69909"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270C3A">
            <w:rPr>
              <w:noProof/>
            </w:rPr>
            <w:t>(Alammar, 2018b)</w:t>
          </w:r>
          <w:r w:rsidR="007D0BE8">
            <w:rPr>
              <w:noProof/>
            </w:rPr>
            <w:fldChar w:fldCharType="end"/>
          </w:r>
        </w:sdtContent>
      </w:sdt>
    </w:p>
    <w:p w14:paraId="4EFF0890" w14:textId="44AA7770"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lUMTc6NDc6MDc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lUMTc6NDc6MDc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lUMTc6NDc6MDc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270C3A">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1712" cy="4175001"/>
                    </a:xfrm>
                    <a:prstGeom prst="rect">
                      <a:avLst/>
                    </a:prstGeom>
                  </pic:spPr>
                </pic:pic>
              </a:graphicData>
            </a:graphic>
          </wp:inline>
        </w:drawing>
      </w:r>
    </w:p>
    <w:p w14:paraId="410FA864" w14:textId="1E22F88C" w:rsidR="00F1106A" w:rsidRDefault="00517CE0" w:rsidP="00517CE0">
      <w:pPr>
        <w:pStyle w:val="Beschriftung"/>
      </w:pPr>
      <w:r>
        <w:t xml:space="preserve">Figure </w:t>
      </w:r>
      <w:r>
        <w:fldChar w:fldCharType="begin"/>
      </w:r>
      <w:r>
        <w:instrText xml:space="preserve"> SEQ Figure \* ARABIC </w:instrText>
      </w:r>
      <w:r>
        <w:fldChar w:fldCharType="separate"/>
      </w:r>
      <w:r w:rsidR="00EA5D89">
        <w:rPr>
          <w:noProof/>
        </w:rPr>
        <w:t>7</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270C3A">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5VDE3OjQ3OjA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270C3A">
            <w:rPr>
              <w:noProof/>
            </w:rPr>
            <w:t>(2017, p. 3)</w:t>
          </w:r>
          <w:r w:rsidR="00586F37">
            <w:rPr>
              <w:noProof/>
            </w:rPr>
            <w:fldChar w:fldCharType="end"/>
          </w:r>
        </w:sdtContent>
      </w:sdt>
      <w:r>
        <w:t>)</w:t>
      </w:r>
    </w:p>
    <w:p w14:paraId="2012D2B4" w14:textId="74596FCC"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270C3A">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270C3A">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6A120528"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which allow forward and backward passes of information and are mechanisms to avoid the problem vanishing and exploding gradients</w:t>
      </w:r>
      <w:r w:rsidR="006A6211">
        <w:t xml:space="preserve"> </w:t>
      </w:r>
      <w:r w:rsidR="006A6211" w:rsidRPr="006A6211">
        <w:rPr>
          <w:highlight w:val="yellow"/>
        </w:rPr>
        <w:t xml:space="preserve">(similar workaround to what </w:t>
      </w:r>
      <w:proofErr w:type="spellStart"/>
      <w:r w:rsidR="006A6211" w:rsidRPr="006A6211">
        <w:rPr>
          <w:highlight w:val="yellow"/>
        </w:rPr>
        <w:t>weve</w:t>
      </w:r>
      <w:proofErr w:type="spellEnd"/>
      <w:r w:rsidR="006A6211" w:rsidRPr="006A6211">
        <w:rPr>
          <w:highlight w:val="yellow"/>
        </w:rPr>
        <w:t xml:space="preserve"> seen in LSTM by preventing the repeated flow of gradients through non-linear activation functions such as sigmoid and tanh)</w:t>
      </w:r>
      <w:r w:rsidR="00455009" w:rsidRPr="006A6211">
        <w:rPr>
          <w:highlight w:val="yellow"/>
        </w:rPr>
        <w:t>.</w:t>
      </w:r>
      <w:r w:rsidR="00455009" w:rsidRPr="00455009">
        <w:rPr>
          <w:lang w:val="en-US"/>
        </w:rPr>
        <w:t xml:space="preserve"> </w:t>
      </w:r>
    </w:p>
    <w:p w14:paraId="17E7915C" w14:textId="4873A710"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270C3A">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7A654EC6"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270C3A">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270C3A">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 xml:space="preserve">then all </w:t>
      </w:r>
      <w:r w:rsidR="008A4A5A">
        <w:lastRenderedPageBreak/>
        <w:t>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7F0303D"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270C3A">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42083" cy="2672433"/>
                    </a:xfrm>
                    <a:prstGeom prst="rect">
                      <a:avLst/>
                    </a:prstGeom>
                  </pic:spPr>
                </pic:pic>
              </a:graphicData>
            </a:graphic>
          </wp:inline>
        </w:drawing>
      </w:r>
    </w:p>
    <w:p w14:paraId="7C2EEE6B" w14:textId="0A9ACA7E" w:rsidR="000454B1" w:rsidRDefault="00CD0911" w:rsidP="00CD0911">
      <w:pPr>
        <w:pStyle w:val="Beschriftung"/>
      </w:pPr>
      <w:r>
        <w:t xml:space="preserve">Figure </w:t>
      </w:r>
      <w:r>
        <w:fldChar w:fldCharType="begin"/>
      </w:r>
      <w:r>
        <w:instrText xml:space="preserve"> SEQ Figure \* ARABIC </w:instrText>
      </w:r>
      <w:r>
        <w:fldChar w:fldCharType="separate"/>
      </w:r>
      <w:r w:rsidR="00EA5D89">
        <w:rPr>
          <w:noProof/>
        </w:rPr>
        <w:t>8</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270C3A">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5VDE3OjQ3OjA3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270C3A">
            <w:rPr>
              <w:noProof/>
            </w:rPr>
            <w:t>(2017, p. 4)</w:t>
          </w:r>
          <w:r w:rsidR="003C13EE">
            <w:rPr>
              <w:noProof/>
            </w:rPr>
            <w:fldChar w:fldCharType="end"/>
          </w:r>
        </w:sdtContent>
      </w:sdt>
      <w:r w:rsidR="003C13EE">
        <w:t>)</w:t>
      </w:r>
    </w:p>
    <w:p w14:paraId="31546690" w14:textId="4C880BB3"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OVQxNzo0NzowN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270C3A">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270C3A">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w:t>
      </w:r>
      <w:r w:rsidR="00E905D9">
        <w:lastRenderedPageBreak/>
        <w:t xml:space="preserve">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lUMTc6NDc6MDc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270C3A">
            <w:rPr>
              <w:noProof/>
            </w:rPr>
            <w:t>(Alammar, 2018a; Rush, 2018; Vaswani et al., 2017)</w:t>
          </w:r>
          <w:r w:rsidR="006F3819">
            <w:rPr>
              <w:noProof/>
            </w:rPr>
            <w:fldChar w:fldCharType="end"/>
          </w:r>
        </w:sdtContent>
      </w:sdt>
    </w:p>
    <w:p w14:paraId="72ECAACC" w14:textId="026D5FBE" w:rsidR="00E27BA1" w:rsidRDefault="00960014" w:rsidP="00E27BA1">
      <w:pPr>
        <w:pStyle w:val="berschrift3"/>
      </w:pPr>
      <w:bookmarkStart w:id="16" w:name="_Toc97714767"/>
      <w:r>
        <w:t xml:space="preserve">Neural </w:t>
      </w:r>
      <w:r w:rsidR="00E27BA1">
        <w:t>Transfer Learning</w:t>
      </w:r>
      <w:bookmarkEnd w:id="16"/>
    </w:p>
    <w:p w14:paraId="38FE9BB8" w14:textId="3D04FAF2" w:rsidR="00960014" w:rsidRPr="00960014" w:rsidRDefault="00960014" w:rsidP="00960014">
      <w:pPr>
        <w:pStyle w:val="Listenabsatz"/>
        <w:numPr>
          <w:ilvl w:val="0"/>
          <w:numId w:val="28"/>
        </w:numPr>
      </w:pPr>
      <w:r>
        <w:t xml:space="preserve">See </w:t>
      </w:r>
      <w:proofErr w:type="spellStart"/>
      <w:r>
        <w:t>sebastion</w:t>
      </w:r>
      <w:proofErr w:type="spellEnd"/>
      <w:r>
        <w:t xml:space="preserve"> ruder</w:t>
      </w:r>
    </w:p>
    <w:p w14:paraId="1420DEB1" w14:textId="07E05CE4" w:rsidR="00E27BA1" w:rsidRDefault="00960014" w:rsidP="00960014">
      <w:pPr>
        <w:pStyle w:val="Zwischenberschriftnichtnummeriert"/>
      </w:pPr>
      <w:r>
        <w:t xml:space="preserve">Pretraining </w:t>
      </w:r>
    </w:p>
    <w:p w14:paraId="455844E9" w14:textId="2E0D5B86" w:rsidR="00960014" w:rsidRDefault="00960014" w:rsidP="00960014">
      <w:pPr>
        <w:pStyle w:val="Zwischenberschriftnichtnummeriert"/>
      </w:pPr>
      <w:r>
        <w:t>Finetuning</w:t>
      </w:r>
    </w:p>
    <w:p w14:paraId="517CF0EE" w14:textId="7364F08E" w:rsidR="00960014" w:rsidRPr="00960014" w:rsidRDefault="00960014" w:rsidP="00960014">
      <w:pPr>
        <w:pStyle w:val="Zwischenberschriftnichtnummeriert"/>
      </w:pPr>
      <w:r>
        <w:t>Domain Adaptation</w:t>
      </w:r>
    </w:p>
    <w:p w14:paraId="752AF35B" w14:textId="4FFC59E1" w:rsidR="00871954" w:rsidRDefault="006028AD" w:rsidP="00871954">
      <w:pPr>
        <w:pStyle w:val="berschrift2"/>
      </w:pPr>
      <w:bookmarkStart w:id="17" w:name="_Toc97714768"/>
      <w:r>
        <w:t>BERT</w:t>
      </w:r>
      <w:bookmarkEnd w:id="17"/>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543A41E9" w:rsidR="00266960" w:rsidRDefault="00A7150E" w:rsidP="00266960">
      <w:proofErr w:type="spellStart"/>
      <w:r>
        <w:t>A</w:t>
      </w:r>
      <w:r w:rsidR="00266960">
        <w:t>dsfsdf</w:t>
      </w:r>
      <w:proofErr w:type="spellEnd"/>
    </w:p>
    <w:p w14:paraId="73132DF3" w14:textId="65E8C36D" w:rsidR="00A7150E" w:rsidRPr="00A7150E" w:rsidRDefault="00A7150E" w:rsidP="00A7150E">
      <w:pPr>
        <w:spacing w:after="120" w:line="240" w:lineRule="auto"/>
        <w:jc w:val="left"/>
        <w:rPr>
          <w:rFonts w:ascii="Segoe UI" w:hAnsi="Segoe UI" w:cs="Segoe UI"/>
          <w:sz w:val="18"/>
          <w:szCs w:val="18"/>
          <w:lang w:val="de-DE" w:eastAsia="en-US"/>
        </w:rPr>
      </w:pPr>
      <w:r w:rsidRPr="00A7150E">
        <w:rPr>
          <w:rFonts w:ascii="Segoe UI" w:hAnsi="Segoe UI" w:cs="Segoe UI"/>
          <w:sz w:val="18"/>
          <w:szCs w:val="18"/>
          <w:lang w:val="en-US" w:eastAsia="en-US"/>
        </w:rPr>
        <w:t>Embeddings from Language Models (</w:t>
      </w:r>
      <w:proofErr w:type="spellStart"/>
      <w:r w:rsidRPr="00A7150E">
        <w:rPr>
          <w:rFonts w:ascii="Segoe UI" w:hAnsi="Segoe UI" w:cs="Segoe UI"/>
          <w:sz w:val="18"/>
          <w:szCs w:val="18"/>
          <w:lang w:val="en-US" w:eastAsia="en-US"/>
        </w:rPr>
        <w:t>ELMo</w:t>
      </w:r>
      <w:proofErr w:type="spellEnd"/>
      <w:r w:rsidRPr="00A7150E">
        <w:rPr>
          <w:rFonts w:ascii="Segoe UI" w:hAnsi="Segoe UI" w:cs="Segoe UI"/>
          <w:sz w:val="18"/>
          <w:szCs w:val="18"/>
          <w:lang w:val="en-US" w:eastAsia="en-US"/>
        </w:rPr>
        <w:t xml:space="preserve">) [11] revolutionize the concept of general word embeddings by proposing the idea of extracting the context-sensitive features from the language model. Incorporating these context-sensitive embeddings into task-specific model results in leading-edge results on several NLP tasks such as named entity recognition, sentiments analysis, and question answering on </w:t>
      </w:r>
      <w:proofErr w:type="spellStart"/>
      <w:r w:rsidRPr="00A7150E">
        <w:rPr>
          <w:rFonts w:ascii="Segoe UI" w:hAnsi="Segoe UI" w:cs="Segoe UI"/>
          <w:sz w:val="18"/>
          <w:szCs w:val="18"/>
          <w:lang w:val="en-US" w:eastAsia="en-US"/>
        </w:rPr>
        <w:t>SQuAD</w:t>
      </w:r>
      <w:proofErr w:type="spellEnd"/>
      <w:r w:rsidRPr="00A7150E">
        <w:rPr>
          <w:rFonts w:ascii="Segoe UI" w:hAnsi="Segoe UI" w:cs="Segoe UI"/>
          <w:sz w:val="18"/>
          <w:szCs w:val="18"/>
          <w:lang w:val="en-US" w:eastAsia="en-US"/>
        </w:rPr>
        <w:t xml:space="preserve"> [15] dataset.</w:t>
      </w:r>
      <w:r>
        <w:rPr>
          <w:rFonts w:ascii="Segoe UI" w:hAnsi="Segoe UI" w:cs="Segoe UI"/>
          <w:sz w:val="18"/>
          <w:szCs w:val="18"/>
          <w:lang w:val="en-US" w:eastAsia="en-US"/>
        </w:rPr>
        <w:t xml:space="preserve"> </w:t>
      </w:r>
      <w:r w:rsidRPr="00A7150E">
        <w:rPr>
          <w:rFonts w:ascii="Segoe UI" w:hAnsi="Segoe UI" w:cs="Segoe UI"/>
          <w:sz w:val="18"/>
          <w:szCs w:val="18"/>
          <w:lang w:val="en-US" w:eastAsia="en-US"/>
        </w:rPr>
        <w:sym w:font="Wingdings" w:char="F0E0"/>
      </w:r>
      <w:r>
        <w:rPr>
          <w:rFonts w:ascii="Segoe UI" w:hAnsi="Segoe UI" w:cs="Segoe UI"/>
          <w:sz w:val="18"/>
          <w:szCs w:val="18"/>
          <w:lang w:val="en-US" w:eastAsia="en-US"/>
        </w:rPr>
        <w:t xml:space="preserve"> a short survey (</w:t>
      </w:r>
      <w:proofErr w:type="spellStart"/>
      <w:r>
        <w:rPr>
          <w:rFonts w:ascii="Segoe UI" w:hAnsi="Segoe UI" w:cs="Segoe UI"/>
          <w:sz w:val="18"/>
          <w:szCs w:val="18"/>
          <w:lang w:val="en-US" w:eastAsia="en-US"/>
        </w:rPr>
        <w:t>Zaib</w:t>
      </w:r>
      <w:proofErr w:type="spellEnd"/>
      <w:r>
        <w:rPr>
          <w:rFonts w:ascii="Segoe UI" w:hAnsi="Segoe UI" w:cs="Segoe UI"/>
          <w:sz w:val="18"/>
          <w:szCs w:val="18"/>
          <w:lang w:val="en-US" w:eastAsia="en-US"/>
        </w:rPr>
        <w:t>)</w:t>
      </w:r>
    </w:p>
    <w:p w14:paraId="7F1AD16D" w14:textId="77777777" w:rsidR="00A7150E" w:rsidRPr="00A7150E" w:rsidRDefault="00A7150E" w:rsidP="00A7150E">
      <w:pPr>
        <w:pStyle w:val="Folgeabsatz"/>
      </w:pP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lastRenderedPageBreak/>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bookmarkStart w:id="18" w:name="_Toc97714769"/>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proofErr w:type="spellStart"/>
      <w:r>
        <w:t>RecipeNLG</w:t>
      </w:r>
      <w:bookmarkEnd w:id="19"/>
      <w:proofErr w:type="spellEnd"/>
    </w:p>
    <w:p w14:paraId="71BCB780" w14:textId="621E2318"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270C3A">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5VDE3OjQ3OjA3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270C3A">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270C3A">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270C3A">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proofErr w:type="spellStart"/>
      <w:r>
        <w:t>Cookversational</w:t>
      </w:r>
      <w:proofErr w:type="spellEnd"/>
      <w:r>
        <w:t xml:space="preserve">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3F09FF9" w:rsidR="00767A8D" w:rsidRPr="00767A8D" w:rsidRDefault="001849E8" w:rsidP="001849E8">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270C3A">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6D495E">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270C3A">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0F1A245C"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270C3A">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270C3A">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1" w:name="_Toc97714772"/>
      <w:proofErr w:type="spellStart"/>
      <w:r>
        <w:t>DoQA</w:t>
      </w:r>
      <w:bookmarkEnd w:id="21"/>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4A4C0883"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270C3A">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270C3A">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 xml:space="preserve">The underlying task to be solved with the dataset is, given a </w:t>
      </w:r>
      <w:r w:rsidR="005E4035">
        <w:lastRenderedPageBreak/>
        <w:t>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2" w:name="_Toc97714773"/>
      <w:proofErr w:type="spellStart"/>
      <w:r>
        <w:t>FoodBase</w:t>
      </w:r>
      <w:bookmarkEnd w:id="22"/>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243AC54B"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Tc6NDc6MD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270C3A">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270C3A">
            <w:rPr>
              <w:noProof/>
            </w:rPr>
            <w:t>(2021)</w:t>
          </w:r>
          <w:r w:rsidR="004E0CAE">
            <w:rPr>
              <w:noProof/>
            </w:rPr>
            <w:fldChar w:fldCharType="end"/>
          </w:r>
        </w:sdtContent>
      </w:sdt>
    </w:p>
    <w:p w14:paraId="4300E6F9" w14:textId="691E54DE"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OVQxNzo0NzowN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270C3A">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270C3A">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7FABEA39"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270C3A">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DlUMTc6NDc6MDc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270C3A">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A5VDE3OjQ3OjA3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270C3A">
            <w:rPr>
              <w:noProof/>
            </w:rPr>
            <w:t>(Donnelly, 2006)</w:t>
          </w:r>
          <w:r w:rsidR="001445EB">
            <w:rPr>
              <w:noProof/>
            </w:rPr>
            <w:fldChar w:fldCharType="end"/>
          </w:r>
        </w:sdtContent>
      </w:sdt>
      <w:r w:rsidR="001445EB">
        <w:t xml:space="preserve"> </w:t>
      </w:r>
      <w:r w:rsidR="003E43ED">
        <w:t>ontology</w:t>
      </w:r>
      <w:r w:rsidR="00176C66">
        <w:t xml:space="preserve">. </w:t>
      </w:r>
    </w:p>
    <w:p w14:paraId="65204B9D" w14:textId="57823797" w:rsidR="00C22D34" w:rsidRDefault="00E07B84"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Tc6NDc6MD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270C3A">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270C3A">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w:t>
      </w:r>
      <w:r w:rsidR="006D1804">
        <w:lastRenderedPageBreak/>
        <w:t xml:space="preserve">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270C3A">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270C3A">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 xml:space="preserve">In order to perform domain-adaptive pretraining, the </w:t>
      </w:r>
      <w:proofErr w:type="spellStart"/>
      <w:r>
        <w:t>RecipeNLG</w:t>
      </w:r>
      <w:proofErr w:type="spellEnd"/>
      <w:r>
        <w:t xml:space="preserve">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35EBE329"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270C3A">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6239947E"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270C3A">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270C3A">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lastRenderedPageBreak/>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r>
        <w:t xml:space="preserve">FoodBERT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9C22964"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OVQxNzo0NzowN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270C3A">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lUMTc6NDc6MDc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270C3A">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270C3A">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270C3A">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2EB4F803"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5VDE3OjQ3OjA3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270C3A">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9" w:history="1">
        <w:r w:rsidR="0095175B" w:rsidRPr="00C8066B">
          <w:rPr>
            <w:rStyle w:val="Hyperlink"/>
            <w:lang w:eastAsia="en-US"/>
          </w:rPr>
          <w:t>https://aclanthology.org/P11-2071.pdf,</w:t>
        </w:r>
      </w:hyperlink>
      <w:r w:rsidR="0095175B">
        <w:rPr>
          <w:lang w:eastAsia="en-US"/>
        </w:rPr>
        <w:t xml:space="preserve"> </w:t>
      </w:r>
      <w:hyperlink r:id="rId20"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CookBERT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w:t>
      </w:r>
      <w:proofErr w:type="spellStart"/>
      <w:r>
        <w:rPr>
          <w:lang w:val="de-DE" w:eastAsia="en-US"/>
        </w:rPr>
        <w:t>eien</w:t>
      </w:r>
      <w:proofErr w:type="spellEnd"/>
      <w:r>
        <w:rPr>
          <w:lang w:val="de-DE" w:eastAsia="en-US"/>
        </w:rPr>
        <w:t xml:space="preserve">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9405" cy="1808480"/>
                    </a:xfrm>
                    <a:prstGeom prst="rect">
                      <a:avLst/>
                    </a:prstGeom>
                  </pic:spPr>
                </pic:pic>
              </a:graphicData>
            </a:graphic>
          </wp:inline>
        </w:drawing>
      </w:r>
    </w:p>
    <w:p w14:paraId="7466804A" w14:textId="145885A4"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EA5D89">
        <w:rPr>
          <w:noProof/>
        </w:rPr>
        <w:t>9</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5VDE3OjQ3OjA3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270C3A">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OVQxNzo0Nzow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270C3A">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2"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 xml:space="preserve">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w:t>
      </w:r>
      <w:proofErr w:type="spellStart"/>
      <w:r w:rsidR="000B4D1D">
        <w:t>performas</w:t>
      </w:r>
      <w:proofErr w:type="spellEnd"/>
      <w:r w:rsidR="000B4D1D">
        <w:t xml:space="preserve">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77777777" w:rsidR="00D6397D" w:rsidRPr="00D6397D" w:rsidRDefault="00D6397D" w:rsidP="00D6397D">
      <w:pPr>
        <w:pStyle w:val="Folgeabsatz"/>
      </w:pP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w:t>
      </w:r>
      <w:proofErr w:type="spellStart"/>
      <w:r w:rsidR="00F60088">
        <w:t>tbls</w:t>
      </w:r>
      <w:proofErr w:type="spellEnd"/>
      <w:r w:rsidR="00F60088">
        <w:t xml:space="preserve"> butter to batter” which should actually read “add the egg and 3 tablespoons of butter to the batter” correctly.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xml:space="preserve">, like </w:t>
      </w:r>
      <w:proofErr w:type="spellStart"/>
      <w:r w:rsidR="002839F6">
        <w:t>RecipeNLG</w:t>
      </w:r>
      <w:proofErr w:type="spellEnd"/>
      <w:r w:rsidR="002839F6">
        <w:t>,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proofErr w:type="spellStart"/>
      <w:r>
        <w:t>Keine</w:t>
      </w:r>
      <w:proofErr w:type="spellEnd"/>
      <w:r>
        <w:t xml:space="preserve"> </w:t>
      </w:r>
      <w:proofErr w:type="spellStart"/>
      <w:r>
        <w:t>optimalen</w:t>
      </w:r>
      <w:proofErr w:type="spellEnd"/>
      <w:r>
        <w:t xml:space="preserve"> Hyperparameter </w:t>
      </w:r>
      <w:proofErr w:type="spellStart"/>
      <w:r>
        <w:t>beim</w:t>
      </w:r>
      <w:proofErr w:type="spellEnd"/>
      <w:r>
        <w:t xml:space="preserve"> Finetuning und </w:t>
      </w:r>
      <w:proofErr w:type="spellStart"/>
      <w:r>
        <w:t>kein</w:t>
      </w:r>
      <w:proofErr w:type="spellEnd"/>
      <w:r>
        <w:t xml:space="preserve"> early stopping applied. </w:t>
      </w:r>
      <w:proofErr w:type="spellStart"/>
      <w:r>
        <w:t>Optimale</w:t>
      </w:r>
      <w:proofErr w:type="spellEnd"/>
      <w:r>
        <w:t xml:space="preserv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Kochdomäne</w:t>
      </w:r>
      <w:proofErr w:type="spellEnd"/>
      <w:r>
        <w:t xml:space="preserve"> </w:t>
      </w:r>
      <w:proofErr w:type="spellStart"/>
      <w:r>
        <w:t>angesehen</w:t>
      </w:r>
      <w:proofErr w:type="spellEnd"/>
      <w:r>
        <w:t xml:space="preserve">. </w:t>
      </w:r>
      <w:proofErr w:type="spellStart"/>
      <w:r w:rsidR="000E4A60">
        <w:t>Allerdings</w:t>
      </w:r>
      <w:proofErr w:type="spellEnd"/>
      <w:r w:rsidR="000E4A60">
        <w:t xml:space="preserve"> </w:t>
      </w:r>
      <w:proofErr w:type="spellStart"/>
      <w:r w:rsidR="000E4A60">
        <w:t>könnte</w:t>
      </w:r>
      <w:proofErr w:type="spellEnd"/>
      <w:r w:rsidR="000E4A60">
        <w:t xml:space="preserve"> es </w:t>
      </w:r>
      <w:proofErr w:type="spellStart"/>
      <w:r w:rsidR="000E4A60">
        <w:t>auch</w:t>
      </w:r>
      <w:proofErr w:type="spellEnd"/>
      <w:r w:rsidR="000E4A60">
        <w:t xml:space="preserve"> </w:t>
      </w:r>
      <w:proofErr w:type="spellStart"/>
      <w:r w:rsidR="000E4A60">
        <w:t>sehr</w:t>
      </w:r>
      <w:proofErr w:type="spellEnd"/>
      <w:r w:rsidR="000E4A60">
        <w:t xml:space="preserve"> </w:t>
      </w:r>
      <w:proofErr w:type="spellStart"/>
      <w:r w:rsidR="000E4A60">
        <w:t>interessant</w:t>
      </w:r>
      <w:proofErr w:type="spellEnd"/>
      <w:r w:rsidR="000E4A60">
        <w:t xml:space="preserve"> sein, BERT </w:t>
      </w:r>
      <w:proofErr w:type="spellStart"/>
      <w:r w:rsidR="000E4A60">
        <w:t>für</w:t>
      </w:r>
      <w:proofErr w:type="spellEnd"/>
      <w:r w:rsidR="000E4A60">
        <w:t xml:space="preserve"> </w:t>
      </w:r>
      <w:proofErr w:type="spellStart"/>
      <w:r w:rsidR="000E4A60">
        <w:t>DIaloge</w:t>
      </w:r>
      <w:proofErr w:type="spellEnd"/>
      <w:r w:rsidR="000E4A60">
        <w:t xml:space="preserve"> </w:t>
      </w:r>
      <w:proofErr w:type="spellStart"/>
      <w:r w:rsidR="000E4A60">
        <w:t>anzupassen</w:t>
      </w:r>
      <w:proofErr w:type="spellEnd"/>
      <w:r w:rsidR="000E4A60">
        <w:t xml:space="preserve"> (</w:t>
      </w:r>
      <w:proofErr w:type="spellStart"/>
      <w:r w:rsidR="000E4A60">
        <w:t>siehe</w:t>
      </w:r>
      <w:proofErr w:type="spellEnd"/>
      <w:r w:rsidR="000E4A60">
        <w:t xml:space="preserve"> existing dialogue BERT)</w:t>
      </w:r>
    </w:p>
    <w:p w14:paraId="58C899E0" w14:textId="10627C8A" w:rsidR="00373AE3" w:rsidRDefault="00373AE3" w:rsidP="00BE3264">
      <w:pPr>
        <w:pStyle w:val="Folgeabsatz"/>
        <w:numPr>
          <w:ilvl w:val="0"/>
          <w:numId w:val="15"/>
        </w:numPr>
      </w:pPr>
      <w:r>
        <w:lastRenderedPageBreak/>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w:t>
      </w:r>
      <w:proofErr w:type="spellStart"/>
      <w:r>
        <w:t>kochspezifische</w:t>
      </w:r>
      <w:proofErr w:type="spellEnd"/>
      <w:r>
        <w:t xml:space="preserve"> Performance </w:t>
      </w:r>
      <w:proofErr w:type="spellStart"/>
      <w:r>
        <w:t>angesehen</w:t>
      </w:r>
      <w:proofErr w:type="spellEnd"/>
      <w:r>
        <w:t xml:space="preserve">. </w:t>
      </w:r>
      <w:proofErr w:type="spellStart"/>
      <w:r>
        <w:t>Allerdings</w:t>
      </w:r>
      <w:proofErr w:type="spellEnd"/>
      <w:r>
        <w:t xml:space="preserve"> </w:t>
      </w:r>
      <w:proofErr w:type="spellStart"/>
      <w:r>
        <w:t>wäre</w:t>
      </w:r>
      <w:proofErr w:type="spellEnd"/>
      <w:r>
        <w:t xml:space="preserve"> </w:t>
      </w:r>
      <w:proofErr w:type="spellStart"/>
      <w:r>
        <w:t>auch</w:t>
      </w:r>
      <w:proofErr w:type="spellEnd"/>
      <w:r>
        <w:t xml:space="preserve"> </w:t>
      </w:r>
      <w:proofErr w:type="spellStart"/>
      <w:r>
        <w:t>eine</w:t>
      </w:r>
      <w:proofErr w:type="spellEnd"/>
      <w:r>
        <w:t xml:space="preserve"> </w:t>
      </w:r>
      <w:proofErr w:type="spellStart"/>
      <w:r>
        <w:t>untersuchung</w:t>
      </w:r>
      <w:proofErr w:type="spellEnd"/>
      <w:r>
        <w:t xml:space="preserve"> der </w:t>
      </w:r>
      <w:proofErr w:type="spellStart"/>
      <w:r>
        <w:t>allgemeinen</w:t>
      </w:r>
      <w:proofErr w:type="spellEnd"/>
      <w:r>
        <w:t xml:space="preserve"> Performance </w:t>
      </w:r>
      <w:proofErr w:type="spellStart"/>
      <w:r>
        <w:t>bei</w:t>
      </w:r>
      <w:proofErr w:type="spellEnd"/>
      <w:r>
        <w:t xml:space="preserve"> </w:t>
      </w:r>
      <w:proofErr w:type="spellStart"/>
      <w:r>
        <w:t>Konversationen</w:t>
      </w:r>
      <w:proofErr w:type="spellEnd"/>
      <w:r>
        <w:t xml:space="preserve"> </w:t>
      </w:r>
      <w:proofErr w:type="spellStart"/>
      <w:r>
        <w:t>interessant</w:t>
      </w:r>
      <w:proofErr w:type="spellEnd"/>
      <w:r>
        <w:t xml:space="preserve"> (hat die Adaption </w:t>
      </w:r>
      <w:proofErr w:type="spellStart"/>
      <w:r>
        <w:t>jetzt</w:t>
      </w:r>
      <w:proofErr w:type="spellEnd"/>
      <w:r>
        <w:t xml:space="preserve"> </w:t>
      </w:r>
      <w:proofErr w:type="spellStart"/>
      <w:r>
        <w:t>zu</w:t>
      </w:r>
      <w:proofErr w:type="spellEnd"/>
      <w:r>
        <w:t xml:space="preserve"> </w:t>
      </w:r>
      <w:proofErr w:type="spellStart"/>
      <w:r>
        <w:t>Vergessen</w:t>
      </w:r>
      <w:proofErr w:type="spellEnd"/>
      <w:r>
        <w:t xml:space="preserve"> </w:t>
      </w:r>
      <w:proofErr w:type="spellStart"/>
      <w:r>
        <w:t>geführt</w:t>
      </w:r>
      <w:proofErr w:type="spellEnd"/>
      <w:r>
        <w:t>)</w:t>
      </w:r>
    </w:p>
    <w:p w14:paraId="524A6248" w14:textId="7627AE3E" w:rsidR="00332BDC" w:rsidRDefault="00ED1781" w:rsidP="00EF22A7">
      <w:pPr>
        <w:pStyle w:val="Folgeabsatz"/>
      </w:pPr>
      <w:r>
        <w:t xml:space="preserve">The last limitation to mention is the fact that only one model was adapted for the cooking domain. </w:t>
      </w:r>
      <w:proofErr w:type="spellStart"/>
      <w:r w:rsidR="004332D2">
        <w:t>Dadurch</w:t>
      </w:r>
      <w:proofErr w:type="spellEnd"/>
      <w:r w:rsidR="004332D2">
        <w:t xml:space="preserve"> </w:t>
      </w:r>
      <w:proofErr w:type="spellStart"/>
      <w:r w:rsidR="004332D2">
        <w:t>konnte</w:t>
      </w:r>
      <w:proofErr w:type="spellEnd"/>
      <w:r w:rsidR="004332D2">
        <w:t xml:space="preserve"> </w:t>
      </w:r>
      <w:proofErr w:type="spellStart"/>
      <w:r w:rsidR="004332D2">
        <w:t>nur</w:t>
      </w:r>
      <w:proofErr w:type="spellEnd"/>
      <w:r w:rsidR="004332D2">
        <w:t xml:space="preserve"> </w:t>
      </w:r>
      <w:proofErr w:type="spellStart"/>
      <w:r w:rsidR="004332D2">
        <w:t>geguckt</w:t>
      </w:r>
      <w:proofErr w:type="spellEnd"/>
      <w:r w:rsidR="004332D2">
        <w:t xml:space="preserve"> </w:t>
      </w:r>
      <w:proofErr w:type="spellStart"/>
      <w:r w:rsidR="004332D2">
        <w:t>werden</w:t>
      </w:r>
      <w:proofErr w:type="spellEnd"/>
      <w:r w:rsidR="004332D2">
        <w:t xml:space="preserve">, </w:t>
      </w:r>
      <w:proofErr w:type="spellStart"/>
      <w:r w:rsidR="004332D2">
        <w:t>wie</w:t>
      </w:r>
      <w:proofErr w:type="spellEnd"/>
      <w:r w:rsidR="004332D2">
        <w:t xml:space="preserve"> </w:t>
      </w:r>
      <w:proofErr w:type="spellStart"/>
      <w:r w:rsidR="004332D2">
        <w:t>sich</w:t>
      </w:r>
      <w:proofErr w:type="spellEnd"/>
      <w:r w:rsidR="004332D2">
        <w:t xml:space="preserve"> das DAPT auf das Base model </w:t>
      </w:r>
      <w:proofErr w:type="spellStart"/>
      <w:r w:rsidR="004332D2">
        <w:t>ausgewirkt</w:t>
      </w:r>
      <w:proofErr w:type="spellEnd"/>
      <w:r w:rsidR="004332D2">
        <w:t xml:space="preserve"> hat. Bei </w:t>
      </w:r>
      <w:proofErr w:type="spellStart"/>
      <w:r w:rsidR="004332D2">
        <w:t>anderen</w:t>
      </w:r>
      <w:proofErr w:type="spellEnd"/>
      <w:r w:rsidR="004332D2">
        <w:t xml:space="preserve"> Models </w:t>
      </w:r>
      <w:proofErr w:type="spellStart"/>
      <w:r w:rsidR="004332D2">
        <w:t>gäbe</w:t>
      </w:r>
      <w:proofErr w:type="spellEnd"/>
      <w:r w:rsidR="004332D2">
        <w:t xml:space="preserve"> es </w:t>
      </w:r>
      <w:proofErr w:type="spellStart"/>
      <w:r w:rsidR="004332D2">
        <w:t>aber</w:t>
      </w:r>
      <w:proofErr w:type="spellEnd"/>
      <w:r w:rsidR="004332D2">
        <w:t xml:space="preserve"> </w:t>
      </w:r>
      <w:proofErr w:type="spellStart"/>
      <w:r w:rsidR="004332D2">
        <w:t>vielleicht</w:t>
      </w:r>
      <w:proofErr w:type="spellEnd"/>
      <w:r w:rsidR="004332D2">
        <w:t xml:space="preserve"> </w:t>
      </w:r>
      <w:proofErr w:type="spellStart"/>
      <w:r w:rsidR="004332D2">
        <w:t>andere</w:t>
      </w:r>
      <w:proofErr w:type="spellEnd"/>
      <w:r w:rsidR="004332D2">
        <w:t xml:space="preserve"> </w:t>
      </w:r>
      <w:proofErr w:type="spellStart"/>
      <w:r w:rsidR="004332D2">
        <w:t>Ergebnisse</w:t>
      </w:r>
      <w:proofErr w:type="spellEnd"/>
      <w:r w:rsidR="004332D2">
        <w:t xml:space="preserve">. </w:t>
      </w:r>
      <w:proofErr w:type="spellStart"/>
      <w:r w:rsidR="004332D2">
        <w:t>Zudem</w:t>
      </w:r>
      <w:proofErr w:type="spellEnd"/>
      <w:r w:rsidR="004332D2">
        <w:t xml:space="preserve"> </w:t>
      </w:r>
      <w:proofErr w:type="spellStart"/>
      <w:r w:rsidR="00BD7FA7">
        <w:t>wurde</w:t>
      </w:r>
      <w:proofErr w:type="spellEnd"/>
      <w:r w:rsidR="00BD7FA7">
        <w:t xml:space="preserve"> BERT </w:t>
      </w:r>
      <w:proofErr w:type="spellStart"/>
      <w:r w:rsidR="00BD7FA7">
        <w:t>nicht</w:t>
      </w:r>
      <w:proofErr w:type="spellEnd"/>
      <w:r w:rsidR="00BD7FA7">
        <w:t xml:space="preserve"> </w:t>
      </w:r>
      <w:proofErr w:type="spellStart"/>
      <w:r w:rsidR="00BD7FA7">
        <w:t>mit</w:t>
      </w:r>
      <w:proofErr w:type="spellEnd"/>
      <w:r w:rsidR="00BD7FA7">
        <w:t xml:space="preserve"> </w:t>
      </w:r>
      <w:proofErr w:type="spellStart"/>
      <w:r w:rsidR="00BD7FA7">
        <w:t>weiteren</w:t>
      </w:r>
      <w:proofErr w:type="spellEnd"/>
      <w:r w:rsidR="00BD7FA7">
        <w:t xml:space="preserve"> </w:t>
      </w:r>
      <w:proofErr w:type="spellStart"/>
      <w:r w:rsidR="00BD7FA7">
        <w:t>Modellen</w:t>
      </w:r>
      <w:proofErr w:type="spellEnd"/>
      <w:r w:rsidR="00BD7FA7">
        <w:t xml:space="preserve"> </w:t>
      </w:r>
      <w:proofErr w:type="spellStart"/>
      <w:r w:rsidR="00BD7FA7">
        <w:t>verglichen</w:t>
      </w:r>
      <w:proofErr w:type="spellEnd"/>
      <w:r w:rsidR="00BD7FA7">
        <w:t xml:space="preserve">.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 xml:space="preserve">Es </w:t>
      </w:r>
      <w:proofErr w:type="spellStart"/>
      <w:r>
        <w:t>ist</w:t>
      </w:r>
      <w:proofErr w:type="spellEnd"/>
      <w:r>
        <w:t xml:space="preserve"> </w:t>
      </w:r>
      <w:proofErr w:type="spellStart"/>
      <w:r>
        <w:t>nicht</w:t>
      </w:r>
      <w:proofErr w:type="spellEnd"/>
      <w:r>
        <w:t xml:space="preserve"> </w:t>
      </w:r>
      <w:proofErr w:type="spellStart"/>
      <w:r>
        <w:t>klar</w:t>
      </w:r>
      <w:proofErr w:type="spellEnd"/>
      <w:r>
        <w:t xml:space="preserve">, </w:t>
      </w:r>
      <w:proofErr w:type="spellStart"/>
      <w:r>
        <w:t>woher</w:t>
      </w:r>
      <w:proofErr w:type="spellEnd"/>
      <w:r>
        <w:t xml:space="preserve"> die </w:t>
      </w:r>
      <w:proofErr w:type="spellStart"/>
      <w:r>
        <w:t>bessere</w:t>
      </w:r>
      <w:proofErr w:type="spellEnd"/>
      <w:r>
        <w:t xml:space="preserve">/ </w:t>
      </w:r>
      <w:proofErr w:type="spellStart"/>
      <w:r>
        <w:t>schlechtere</w:t>
      </w:r>
      <w:proofErr w:type="spellEnd"/>
      <w:r>
        <w:t xml:space="preserve"> Performance </w:t>
      </w:r>
      <w:proofErr w:type="spellStart"/>
      <w:r>
        <w:t>kommt</w:t>
      </w:r>
      <w:proofErr w:type="spellEnd"/>
      <w:r>
        <w:t>.</w:t>
      </w:r>
    </w:p>
    <w:p w14:paraId="53C24691" w14:textId="61E936E6" w:rsidR="0053049E" w:rsidRDefault="0053049E" w:rsidP="0053049E">
      <w:pPr>
        <w:pStyle w:val="Listenabsatz"/>
        <w:numPr>
          <w:ilvl w:val="0"/>
          <w:numId w:val="15"/>
        </w:numPr>
      </w:pPr>
      <w:proofErr w:type="spellStart"/>
      <w:r>
        <w:t>Begrenzte</w:t>
      </w:r>
      <w:proofErr w:type="spellEnd"/>
      <w:r>
        <w:t xml:space="preserve"> </w:t>
      </w:r>
      <w:proofErr w:type="spellStart"/>
      <w:r>
        <w:t>Ressourcen</w:t>
      </w:r>
      <w:proofErr w:type="spellEnd"/>
      <w:r>
        <w:t xml:space="preserve"> </w:t>
      </w:r>
      <w:proofErr w:type="spellStart"/>
      <w:r>
        <w:t>für</w:t>
      </w:r>
      <w:proofErr w:type="spellEnd"/>
      <w:r>
        <w:t xml:space="preserve"> Pretraining/ Finetuning</w:t>
      </w:r>
    </w:p>
    <w:p w14:paraId="335AB1B9" w14:textId="3960DB1A" w:rsidR="0053049E" w:rsidRDefault="0053049E" w:rsidP="0053049E">
      <w:pPr>
        <w:pStyle w:val="Listenabsatz"/>
        <w:numPr>
          <w:ilvl w:val="1"/>
          <w:numId w:val="15"/>
        </w:numPr>
      </w:pPr>
      <w:proofErr w:type="spellStart"/>
      <w:r>
        <w:t>Aus</w:t>
      </w:r>
      <w:proofErr w:type="spellEnd"/>
      <w:r>
        <w:t xml:space="preserve"> </w:t>
      </w:r>
      <w:proofErr w:type="spellStart"/>
      <w:r>
        <w:t>resourcengründen</w:t>
      </w:r>
      <w:proofErr w:type="spellEnd"/>
      <w:r>
        <w:t xml:space="preserve"> </w:t>
      </w:r>
      <w:proofErr w:type="spellStart"/>
      <w:r>
        <w:t>konnten</w:t>
      </w:r>
      <w:proofErr w:type="spellEnd"/>
      <w:r>
        <w:t xml:space="preserve"> manche </w:t>
      </w:r>
      <w:proofErr w:type="spellStart"/>
      <w:r>
        <w:t>Modelle</w:t>
      </w:r>
      <w:proofErr w:type="spellEnd"/>
      <w:r>
        <w:t xml:space="preserve"> </w:t>
      </w:r>
      <w:proofErr w:type="spellStart"/>
      <w:r>
        <w:t>nicht</w:t>
      </w:r>
      <w:proofErr w:type="spellEnd"/>
      <w:r>
        <w:t xml:space="preserve"> </w:t>
      </w:r>
      <w:proofErr w:type="spellStart"/>
      <w:r>
        <w:t>ausreichend</w:t>
      </w:r>
      <w:proofErr w:type="spellEnd"/>
      <w:r>
        <w:t xml:space="preserve"> </w:t>
      </w:r>
      <w:proofErr w:type="spellStart"/>
      <w:r>
        <w:t>Finegetuned</w:t>
      </w:r>
      <w:proofErr w:type="spellEnd"/>
      <w:r>
        <w:t xml:space="preserve"> </w:t>
      </w:r>
      <w:proofErr w:type="spellStart"/>
      <w:r>
        <w:t>werden</w:t>
      </w:r>
      <w:proofErr w:type="spellEnd"/>
      <w:r>
        <w:t xml:space="preserve">. Das </w:t>
      </w:r>
      <w:proofErr w:type="spellStart"/>
      <w:r>
        <w:t>eine</w:t>
      </w:r>
      <w:proofErr w:type="spellEnd"/>
      <w:r>
        <w:t xml:space="preserve"> Paper </w:t>
      </w:r>
      <w:proofErr w:type="spellStart"/>
      <w:r>
        <w:t>zeigt</w:t>
      </w:r>
      <w:proofErr w:type="spellEnd"/>
      <w:r>
        <w:t xml:space="preserve">, </w:t>
      </w:r>
      <w:proofErr w:type="spellStart"/>
      <w:r>
        <w:t>dass</w:t>
      </w:r>
      <w:proofErr w:type="spellEnd"/>
      <w:r>
        <w:t xml:space="preserve"> </w:t>
      </w:r>
      <w:proofErr w:type="spellStart"/>
      <w:r>
        <w:t>für</w:t>
      </w:r>
      <w:proofErr w:type="spellEnd"/>
      <w:r>
        <w:t xml:space="preserve"> </w:t>
      </w:r>
      <w:proofErr w:type="spellStart"/>
      <w:r>
        <w:t>FoodBase</w:t>
      </w:r>
      <w:proofErr w:type="spellEnd"/>
      <w:r>
        <w:t xml:space="preserve"> </w:t>
      </w:r>
      <w:proofErr w:type="spellStart"/>
      <w:r>
        <w:t>korpus</w:t>
      </w:r>
      <w:proofErr w:type="spellEnd"/>
      <w:r>
        <w:t xml:space="preserve"> an die Hundert </w:t>
      </w:r>
      <w:proofErr w:type="spellStart"/>
      <w:r>
        <w:t>Epochen</w:t>
      </w:r>
      <w:proofErr w:type="spellEnd"/>
      <w:r>
        <w:t xml:space="preserve"> </w:t>
      </w:r>
      <w:proofErr w:type="spellStart"/>
      <w:r>
        <w:t>trainiert</w:t>
      </w:r>
      <w:proofErr w:type="spellEnd"/>
      <w:r>
        <w:t xml:space="preserve"> </w:t>
      </w:r>
      <w:proofErr w:type="spellStart"/>
      <w:r>
        <w:t>werden</w:t>
      </w:r>
      <w:proofErr w:type="spellEnd"/>
      <w:r>
        <w:t xml:space="preserve"> </w:t>
      </w:r>
      <w:proofErr w:type="spellStart"/>
      <w:r>
        <w:t>kann</w:t>
      </w:r>
      <w:proofErr w:type="spellEnd"/>
      <w:r>
        <w:t xml:space="preserve"> </w:t>
      </w:r>
      <w:proofErr w:type="spellStart"/>
      <w:r>
        <w:t>ohne</w:t>
      </w:r>
      <w:proofErr w:type="spellEnd"/>
      <w:r>
        <w:t xml:space="preserve"> </w:t>
      </w:r>
      <w:proofErr w:type="spellStart"/>
      <w:r>
        <w:t>zu</w:t>
      </w:r>
      <w:proofErr w:type="spellEnd"/>
      <w:r>
        <w:t xml:space="preserve"> </w:t>
      </w:r>
      <w:proofErr w:type="spellStart"/>
      <w:r>
        <w:t>überfitten</w:t>
      </w:r>
      <w:proofErr w:type="spellEnd"/>
      <w:r>
        <w:t xml:space="preserve">. </w:t>
      </w:r>
      <w:proofErr w:type="spellStart"/>
      <w:r>
        <w:t>Aufgrund</w:t>
      </w:r>
      <w:proofErr w:type="spellEnd"/>
      <w:r>
        <w:t xml:space="preserve"> der </w:t>
      </w:r>
      <w:proofErr w:type="spellStart"/>
      <w:r>
        <w:t>zeitlichen</w:t>
      </w:r>
      <w:proofErr w:type="spellEnd"/>
      <w:r>
        <w:t xml:space="preserve"> </w:t>
      </w:r>
      <w:proofErr w:type="spellStart"/>
      <w:r>
        <w:t>Begrenzung</w:t>
      </w:r>
      <w:proofErr w:type="spellEnd"/>
      <w:r>
        <w:t xml:space="preserve"> der BA, </w:t>
      </w:r>
      <w:proofErr w:type="spellStart"/>
      <w:r>
        <w:t>sowie</w:t>
      </w:r>
      <w:proofErr w:type="spellEnd"/>
      <w:r>
        <w:t xml:space="preserve"> der </w:t>
      </w:r>
      <w:proofErr w:type="spellStart"/>
      <w:r>
        <w:t>Tatsache</w:t>
      </w:r>
      <w:proofErr w:type="spellEnd"/>
      <w:r>
        <w:t xml:space="preserve">, </w:t>
      </w:r>
      <w:proofErr w:type="spellStart"/>
      <w:r>
        <w:t>dass</w:t>
      </w:r>
      <w:proofErr w:type="spellEnd"/>
      <w:r>
        <w:t xml:space="preserve"> 10-fold cross validation </w:t>
      </w:r>
      <w:proofErr w:type="spellStart"/>
      <w:r>
        <w:t>zu</w:t>
      </w:r>
      <w:proofErr w:type="spellEnd"/>
      <w:r>
        <w:t xml:space="preserve"> </w:t>
      </w:r>
      <w:proofErr w:type="spellStart"/>
      <w:r>
        <w:t>Evaluierung</w:t>
      </w:r>
      <w:proofErr w:type="spellEnd"/>
      <w:r>
        <w:t xml:space="preserve"> </w:t>
      </w:r>
      <w:proofErr w:type="spellStart"/>
      <w:r>
        <w:t>verwendet</w:t>
      </w:r>
      <w:proofErr w:type="spellEnd"/>
      <w:r>
        <w:t xml:space="preserve"> </w:t>
      </w:r>
      <w:proofErr w:type="spellStart"/>
      <w:r>
        <w:t>wurde</w:t>
      </w:r>
      <w:proofErr w:type="spellEnd"/>
      <w:r>
        <w:t xml:space="preserve"> (und </w:t>
      </w:r>
      <w:proofErr w:type="spellStart"/>
      <w:r>
        <w:t>somit</w:t>
      </w:r>
      <w:proofErr w:type="spellEnd"/>
      <w:r>
        <w:t xml:space="preserve"> </w:t>
      </w:r>
      <w:proofErr w:type="spellStart"/>
      <w:r>
        <w:t>jeweils</w:t>
      </w:r>
      <w:proofErr w:type="spellEnd"/>
      <w:r>
        <w:t xml:space="preserve"> 10 mal </w:t>
      </w:r>
      <w:proofErr w:type="spellStart"/>
      <w:r>
        <w:t>finegetuned</w:t>
      </w:r>
      <w:proofErr w:type="spellEnd"/>
      <w:r>
        <w:t xml:space="preserve"> </w:t>
      </w:r>
      <w:proofErr w:type="spellStart"/>
      <w:r>
        <w:t>werden</w:t>
      </w:r>
      <w:proofErr w:type="spellEnd"/>
      <w:r>
        <w:t xml:space="preserve"> muss </w:t>
      </w:r>
      <w:r>
        <w:sym w:font="Wingdings" w:char="F0E0"/>
      </w:r>
      <w:r>
        <w:t xml:space="preserve"> 10 mal pro model pro condition </w:t>
      </w:r>
      <w:proofErr w:type="spellStart"/>
      <w:r>
        <w:t>für</w:t>
      </w:r>
      <w:proofErr w:type="spellEnd"/>
      <w:r>
        <w:t xml:space="preserve"> </w:t>
      </w:r>
      <w:proofErr w:type="spellStart"/>
      <w:r>
        <w:t>insgesamt</w:t>
      </w:r>
      <w:proofErr w:type="spellEnd"/>
      <w:r>
        <w:t xml:space="preserve"> 5 conditions und 3 models </w:t>
      </w:r>
      <w:r>
        <w:sym w:font="Wingdings" w:char="F0E0"/>
      </w:r>
      <w:r>
        <w:t xml:space="preserve"> 150 </w:t>
      </w:r>
      <w:proofErr w:type="spellStart"/>
      <w:r>
        <w:t>verschiedene</w:t>
      </w:r>
      <w:proofErr w:type="spellEnd"/>
      <w:r>
        <w:t xml:space="preserve"> </w:t>
      </w:r>
      <w:proofErr w:type="spellStart"/>
      <w:r>
        <w:t>Modelle</w:t>
      </w:r>
      <w:proofErr w:type="spellEnd"/>
      <w:r>
        <w:t xml:space="preserve">) </w:t>
      </w:r>
      <w:r>
        <w:sym w:font="Wingdings" w:char="F0E0"/>
      </w:r>
      <w:r>
        <w:t xml:space="preserve"> </w:t>
      </w:r>
    </w:p>
    <w:p w14:paraId="27357A1A" w14:textId="2D991309" w:rsidR="0053049E" w:rsidRDefault="00C6527E" w:rsidP="00F93D05">
      <w:pPr>
        <w:pStyle w:val="Folgeabsatz"/>
        <w:numPr>
          <w:ilvl w:val="0"/>
          <w:numId w:val="15"/>
        </w:numPr>
      </w:pPr>
      <w:proofErr w:type="spellStart"/>
      <w:r>
        <w:t>Nicht</w:t>
      </w:r>
      <w:proofErr w:type="spellEnd"/>
      <w:r>
        <w:t xml:space="preserve"> </w:t>
      </w:r>
      <w:proofErr w:type="spellStart"/>
      <w:r>
        <w:t>optimales</w:t>
      </w:r>
      <w:proofErr w:type="spellEnd"/>
      <w:r>
        <w:t xml:space="preserve"> </w:t>
      </w:r>
      <w:proofErr w:type="spellStart"/>
      <w:r>
        <w:t>vorgehen</w:t>
      </w:r>
      <w:proofErr w:type="spellEnd"/>
      <w:r>
        <w:t xml:space="preserve"> </w:t>
      </w:r>
      <w:proofErr w:type="spellStart"/>
      <w:r>
        <w:t>bei</w:t>
      </w:r>
      <w:proofErr w:type="spellEnd"/>
      <w:r>
        <w:t xml:space="preserve"> Finetuning: </w:t>
      </w:r>
      <w:proofErr w:type="spellStart"/>
      <w:r>
        <w:t>kein</w:t>
      </w:r>
      <w:proofErr w:type="spellEnd"/>
      <w:r>
        <w:t xml:space="preserve"> </w:t>
      </w:r>
      <w:proofErr w:type="spellStart"/>
      <w:r>
        <w:t>Hyperparamter</w:t>
      </w:r>
      <w:proofErr w:type="spellEnd"/>
      <w:r>
        <w:t xml:space="preserve"> search</w:t>
      </w:r>
    </w:p>
    <w:p w14:paraId="647C02F4" w14:textId="368C382B" w:rsidR="00C6527E" w:rsidRDefault="00C6527E" w:rsidP="00C6527E">
      <w:pPr>
        <w:pStyle w:val="Folgeabsatz"/>
        <w:numPr>
          <w:ilvl w:val="1"/>
          <w:numId w:val="15"/>
        </w:numPr>
      </w:pPr>
      <w:r>
        <w:t xml:space="preserve">Es </w:t>
      </w:r>
      <w:proofErr w:type="spellStart"/>
      <w:r>
        <w:t>wurde</w:t>
      </w:r>
      <w:proofErr w:type="spellEnd"/>
      <w:r>
        <w:t xml:space="preserve"> </w:t>
      </w:r>
      <w:proofErr w:type="spellStart"/>
      <w:r>
        <w:t>sich</w:t>
      </w:r>
      <w:proofErr w:type="spellEnd"/>
      <w:r>
        <w:t xml:space="preserve"> </w:t>
      </w:r>
      <w:proofErr w:type="spellStart"/>
      <w:r>
        <w:t>nur</w:t>
      </w:r>
      <w:proofErr w:type="spellEnd"/>
      <w:r>
        <w:t xml:space="preserve"> an der </w:t>
      </w:r>
      <w:proofErr w:type="spellStart"/>
      <w:r>
        <w:t>literatur</w:t>
      </w:r>
      <w:proofErr w:type="spellEnd"/>
      <w:r>
        <w:t xml:space="preserve"> </w:t>
      </w:r>
      <w:proofErr w:type="spellStart"/>
      <w:r>
        <w:t>orientiert</w:t>
      </w:r>
      <w:proofErr w:type="spellEnd"/>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30AAA5F8" w14:textId="77777777" w:rsidR="006B68F2" w:rsidRDefault="00344C79" w:rsidP="006B68F2">
          <w:pPr>
            <w:pStyle w:val="CitaviBibliographyEntry"/>
          </w:pPr>
          <w:r>
            <w:fldChar w:fldCharType="begin"/>
          </w:r>
          <w:r>
            <w:instrText>ADDIN CitaviBibliography</w:instrText>
          </w:r>
          <w:r>
            <w:fldChar w:fldCharType="separate"/>
          </w:r>
          <w:bookmarkStart w:id="42" w:name="_CTVL0018efb0ce5b57440caa8048d8adf537e10"/>
          <w:proofErr w:type="spellStart"/>
          <w:r w:rsidR="006B68F2">
            <w:t>Alammar</w:t>
          </w:r>
          <w:proofErr w:type="spellEnd"/>
          <w:r w:rsidR="006B68F2">
            <w:t>, J. (2018a).</w:t>
          </w:r>
          <w:bookmarkEnd w:id="42"/>
          <w:r w:rsidR="006B68F2">
            <w:t xml:space="preserve"> </w:t>
          </w:r>
          <w:r w:rsidR="006B68F2" w:rsidRPr="006B68F2">
            <w:rPr>
              <w:i/>
            </w:rPr>
            <w:t>The Illustrated Transformer [Blog post]</w:t>
          </w:r>
          <w:r w:rsidR="006B68F2" w:rsidRPr="006B68F2">
            <w:t>. https://jalammar.github.io/illustrated-transformer/</w:t>
          </w:r>
        </w:p>
        <w:p w14:paraId="398E1856" w14:textId="77777777" w:rsidR="006B68F2" w:rsidRDefault="006B68F2" w:rsidP="006B68F2">
          <w:pPr>
            <w:pStyle w:val="CitaviBibliographyEntry"/>
          </w:pPr>
          <w:bookmarkStart w:id="43" w:name="_CTVL001a09092c28ee8404fb86d7f61744d9b95"/>
          <w:proofErr w:type="spellStart"/>
          <w:r>
            <w:t>Alammar</w:t>
          </w:r>
          <w:proofErr w:type="spellEnd"/>
          <w:r>
            <w:t>, J. (2018b).</w:t>
          </w:r>
          <w:bookmarkEnd w:id="43"/>
          <w:r>
            <w:t xml:space="preserve"> </w:t>
          </w:r>
          <w:r w:rsidRPr="006B68F2">
            <w:rPr>
              <w:i/>
            </w:rPr>
            <w:t>Visualizing A Neural Machine Translation Model (Mechanics of Seq2seq Models With Attention) [Blog post]</w:t>
          </w:r>
          <w:r w:rsidRPr="006B68F2">
            <w:t>. https://jalammar.github.io/visualizing-neural-machine-translation-mechanics-of-seq2seq-models-with-attention/</w:t>
          </w:r>
        </w:p>
        <w:p w14:paraId="3795019C" w14:textId="77777777" w:rsidR="006B68F2" w:rsidRDefault="006B68F2" w:rsidP="006B68F2">
          <w:pPr>
            <w:pStyle w:val="CitaviBibliographyEntry"/>
          </w:pPr>
          <w:bookmarkStart w:id="44"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44"/>
          <w:r>
            <w:t xml:space="preserve"> </w:t>
          </w:r>
          <w:r w:rsidRPr="006B68F2">
            <w:rPr>
              <w:i/>
            </w:rPr>
            <w:t>CASCON</w:t>
          </w:r>
          <w:r w:rsidRPr="006B68F2">
            <w:t>, 247–253.</w:t>
          </w:r>
        </w:p>
        <w:p w14:paraId="28D893C3" w14:textId="77777777" w:rsidR="006B68F2" w:rsidRDefault="006B68F2" w:rsidP="006B68F2">
          <w:pPr>
            <w:pStyle w:val="CitaviBibliographyEntry"/>
          </w:pPr>
          <w:bookmarkStart w:id="45" w:name="_CTVL001d93cbfdb4ba44e2f85e03eb2675a6fa4"/>
          <w:proofErr w:type="spellStart"/>
          <w:r>
            <w:t>Bahdanau</w:t>
          </w:r>
          <w:proofErr w:type="spellEnd"/>
          <w:r>
            <w:t xml:space="preserve">, D., Cho, K., &amp; </w:t>
          </w:r>
          <w:proofErr w:type="spellStart"/>
          <w:r>
            <w:t>Bengio</w:t>
          </w:r>
          <w:proofErr w:type="spellEnd"/>
          <w:r>
            <w:t>, Y. (2014, September 1).</w:t>
          </w:r>
          <w:bookmarkEnd w:id="45"/>
          <w:r>
            <w:t xml:space="preserve"> </w:t>
          </w:r>
          <w:r w:rsidRPr="006B68F2">
            <w:rPr>
              <w:i/>
            </w:rPr>
            <w:t>Neural Machine Translation by Jointly Learning to Align and Translate</w:t>
          </w:r>
          <w:r w:rsidRPr="006B68F2">
            <w:t xml:space="preserve">. http://arxiv.org/pdf/1409.0473v7 </w:t>
          </w:r>
        </w:p>
        <w:p w14:paraId="0EE5C7AB" w14:textId="77777777" w:rsidR="006B68F2" w:rsidRDefault="006B68F2" w:rsidP="006B68F2">
          <w:pPr>
            <w:pStyle w:val="CitaviBibliographyEntry"/>
          </w:pPr>
          <w:bookmarkStart w:id="46"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46"/>
          <w:r>
            <w:t xml:space="preserve"> </w:t>
          </w:r>
          <w:r w:rsidRPr="006B68F2">
            <w:rPr>
              <w:i/>
            </w:rPr>
            <w:t>2016 IEEE International Conference on Acoustics, Speech and Signal Processing (ICASSP)</w:t>
          </w:r>
          <w:r w:rsidRPr="006B68F2">
            <w:t>, 4945–4949. https://doi.org/10.1109/ICASSP.2016.7472618</w:t>
          </w:r>
        </w:p>
        <w:p w14:paraId="4C96A660" w14:textId="77777777" w:rsidR="006B68F2" w:rsidRDefault="006B68F2" w:rsidP="006B68F2">
          <w:pPr>
            <w:pStyle w:val="CitaviBibliographyEntry"/>
          </w:pPr>
          <w:bookmarkStart w:id="47"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47"/>
          <w:r>
            <w:t xml:space="preserve"> </w:t>
          </w:r>
          <w:r w:rsidRPr="006B68F2">
            <w:rPr>
              <w:i/>
            </w:rPr>
            <w:t>Proceedings of the 2020 Conference on Human Information Interaction and Retrieval</w:t>
          </w:r>
          <w:r w:rsidRPr="006B68F2">
            <w:t>, 73–82. https://doi.org/10.1145/3343413.3377967</w:t>
          </w:r>
        </w:p>
        <w:p w14:paraId="74B5D55D" w14:textId="77777777" w:rsidR="006B68F2" w:rsidRDefault="006B68F2" w:rsidP="006B68F2">
          <w:pPr>
            <w:pStyle w:val="CitaviBibliographyEntry"/>
          </w:pPr>
          <w:bookmarkStart w:id="48"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48"/>
          <w:r>
            <w:t xml:space="preserve"> </w:t>
          </w:r>
          <w:r w:rsidRPr="006B68F2">
            <w:rPr>
              <w:i/>
            </w:rPr>
            <w:t>CHI'05 Extended Abstracts on Human Factors in Computing Systems</w:t>
          </w:r>
          <w:r w:rsidRPr="006B68F2">
            <w:t>, 1212–1215. https://doi.org/10.1145/1056808.1056879</w:t>
          </w:r>
        </w:p>
        <w:p w14:paraId="5660712F" w14:textId="77777777" w:rsidR="006B68F2" w:rsidRDefault="006B68F2" w:rsidP="006B68F2">
          <w:pPr>
            <w:pStyle w:val="CitaviBibliographyEntry"/>
          </w:pPr>
          <w:bookmarkStart w:id="49"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49"/>
          <w:r>
            <w:t xml:space="preserve"> </w:t>
          </w:r>
          <w:r w:rsidRPr="006B68F2">
            <w:rPr>
              <w:i/>
            </w:rPr>
            <w:t>Proceedings of the 13th International Conference on Natural Language Generation</w:t>
          </w:r>
          <w:r w:rsidRPr="006B68F2">
            <w:t>, 22–28. https://aclanthology.org/2020.inlg-1.4</w:t>
          </w:r>
        </w:p>
        <w:p w14:paraId="274FCD97" w14:textId="77777777" w:rsidR="006B68F2" w:rsidRDefault="006B68F2" w:rsidP="006B68F2">
          <w:pPr>
            <w:pStyle w:val="CitaviBibliographyEntry"/>
          </w:pPr>
          <w:bookmarkStart w:id="50"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50"/>
          <w:r>
            <w:t xml:space="preserve"> </w:t>
          </w:r>
          <w:r w:rsidRPr="006B68F2">
            <w:rPr>
              <w:i/>
            </w:rPr>
            <w:t xml:space="preserve">Lecture Notes in Computer Science. Internet Science </w:t>
          </w:r>
          <w:r w:rsidRPr="006B68F2">
            <w:t>(Vol. 10673, pp. 377–392). Springer International Publishing. https://doi.org/10.1007/978-3-319-70284-1_30</w:t>
          </w:r>
        </w:p>
        <w:p w14:paraId="7D89FBFB" w14:textId="77777777" w:rsidR="006B68F2" w:rsidRDefault="006B68F2" w:rsidP="006B68F2">
          <w:pPr>
            <w:pStyle w:val="CitaviBibliographyEntry"/>
          </w:pPr>
          <w:bookmarkStart w:id="51" w:name="_CTVL001d38c67688f0040a79920a560520b3c62"/>
          <w:r>
            <w:lastRenderedPageBreak/>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51"/>
          <w:r>
            <w:t xml:space="preserve"> </w:t>
          </w:r>
          <w:r w:rsidRPr="006B68F2">
            <w:rPr>
              <w:i/>
            </w:rPr>
            <w:t>Proceedings of the 58th Annual Meeting of the Association for Computational Linguistics</w:t>
          </w:r>
          <w:r w:rsidRPr="006B68F2">
            <w:t>, 7302–7314. https://doi.org/10.48550/arXiv.2005.01328</w:t>
          </w:r>
        </w:p>
        <w:p w14:paraId="1D2B799B" w14:textId="77777777" w:rsidR="006B68F2" w:rsidRDefault="006B68F2" w:rsidP="006B68F2">
          <w:pPr>
            <w:pStyle w:val="CitaviBibliographyEntry"/>
          </w:pPr>
          <w:bookmarkStart w:id="52" w:name="_CTVL001aa03605fe15f4489843010563d4dcc09"/>
          <w:r>
            <w:t>Chao, G.-L., &amp; Lane, I. (2019, July 6).</w:t>
          </w:r>
          <w:bookmarkEnd w:id="52"/>
          <w:r>
            <w:t xml:space="preserve"> </w:t>
          </w:r>
          <w:r w:rsidRPr="006B68F2">
            <w:rPr>
              <w:i/>
            </w:rPr>
            <w:t>BERT-DST: Scalable End-to-End Dialogue State Tracking with Bidirectional Encoder Representations from Transformer</w:t>
          </w:r>
          <w:r w:rsidRPr="006B68F2">
            <w:t xml:space="preserve">. http://arxiv.org/pdf/1907.03040v1 </w:t>
          </w:r>
        </w:p>
        <w:p w14:paraId="223A544B" w14:textId="77777777" w:rsidR="006B68F2" w:rsidRDefault="006B68F2" w:rsidP="006B68F2">
          <w:pPr>
            <w:pStyle w:val="CitaviBibliographyEntry"/>
          </w:pPr>
          <w:bookmarkStart w:id="53" w:name="_CTVL00124238d48d76e4224b0de4167f1507633"/>
          <w:r>
            <w:t xml:space="preserve">Chen, Q., </w:t>
          </w:r>
          <w:proofErr w:type="spellStart"/>
          <w:r>
            <w:t>Zhuo</w:t>
          </w:r>
          <w:proofErr w:type="spellEnd"/>
          <w:r>
            <w:t>, Z., &amp; Wang, W. (2019).</w:t>
          </w:r>
          <w:bookmarkEnd w:id="53"/>
          <w:r>
            <w:t xml:space="preserve"> </w:t>
          </w:r>
          <w:r w:rsidRPr="006B68F2">
            <w:rPr>
              <w:i/>
            </w:rPr>
            <w:t>BERT for Joint Intent Classification and Slot Filling</w:t>
          </w:r>
          <w:r w:rsidRPr="006B68F2">
            <w:t xml:space="preserve">. http://arxiv.org/pdf/1902.10909v1 </w:t>
          </w:r>
        </w:p>
        <w:p w14:paraId="4C1A0CB9" w14:textId="77777777" w:rsidR="006B68F2" w:rsidRDefault="006B68F2" w:rsidP="006B68F2">
          <w:pPr>
            <w:pStyle w:val="CitaviBibliographyEntry"/>
          </w:pPr>
          <w:bookmarkStart w:id="54" w:name="_CTVL0019621e44e8eee4b0db1fe31c22f45ff69"/>
          <w:r>
            <w:t xml:space="preserve">Cheng, J., Dong, L., &amp; </w:t>
          </w:r>
          <w:proofErr w:type="spellStart"/>
          <w:r>
            <w:t>Lapata</w:t>
          </w:r>
          <w:proofErr w:type="spellEnd"/>
          <w:r>
            <w:t>, M. (2016, January 25).</w:t>
          </w:r>
          <w:bookmarkEnd w:id="54"/>
          <w:r>
            <w:t xml:space="preserve"> </w:t>
          </w:r>
          <w:r w:rsidRPr="006B68F2">
            <w:rPr>
              <w:i/>
            </w:rPr>
            <w:t>Long Short-Term Memory-Networks for Machine Reading</w:t>
          </w:r>
          <w:r w:rsidRPr="006B68F2">
            <w:t xml:space="preserve">. http://arxiv.org/pdf/1601.06733v7 </w:t>
          </w:r>
        </w:p>
        <w:p w14:paraId="51CADDD8" w14:textId="77777777" w:rsidR="006B68F2" w:rsidRDefault="006B68F2" w:rsidP="006B68F2">
          <w:pPr>
            <w:pStyle w:val="CitaviBibliographyEntry"/>
          </w:pPr>
          <w:bookmarkStart w:id="55" w:name="_CTVL001cedddf72fafb45579e3322ebd509b849"/>
          <w:r>
            <w:t>Chu, J. (2021, September 24–26). Recipe Bot: The Application of Conversational AI in Home Cooking Assistant. In</w:t>
          </w:r>
          <w:bookmarkEnd w:id="55"/>
          <w:r>
            <w:t xml:space="preserve"> </w:t>
          </w:r>
          <w:r w:rsidRPr="006B68F2">
            <w:rPr>
              <w:i/>
            </w:rPr>
            <w:t xml:space="preserve">2021 2nd International Conference on Big Data &amp; Artificial Intelligence &amp; Software Engineering (ICBASE) </w:t>
          </w:r>
          <w:r w:rsidRPr="006B68F2">
            <w:t>(pp. 696–700). IEEE. https://doi.org/10.1109/ICBASE53849.2021.00136</w:t>
          </w:r>
        </w:p>
        <w:p w14:paraId="01C5DB71" w14:textId="77777777" w:rsidR="006B68F2" w:rsidRDefault="006B68F2" w:rsidP="006B68F2">
          <w:pPr>
            <w:pStyle w:val="CitaviBibliographyEntry"/>
          </w:pPr>
          <w:bookmarkStart w:id="56" w:name="_CTVL001a7672c44651d4fbfa5f6bde395fbf481"/>
          <w:r>
            <w:t xml:space="preserve">Cui, L., Huang, S., Wei, F., Tan, C., Duan, C., &amp; Zhou, M. (2017). </w:t>
          </w:r>
          <w:proofErr w:type="spellStart"/>
          <w:r>
            <w:t>Superagent</w:t>
          </w:r>
          <w:proofErr w:type="spellEnd"/>
          <w:r>
            <w:t>: A customer service chatbot for e-commerce websites.</w:t>
          </w:r>
          <w:bookmarkEnd w:id="56"/>
          <w:r>
            <w:t xml:space="preserve"> </w:t>
          </w:r>
          <w:r w:rsidRPr="006B68F2">
            <w:rPr>
              <w:i/>
            </w:rPr>
            <w:t>Proceedings of ACL 2017, System Demonstrations</w:t>
          </w:r>
          <w:r w:rsidRPr="006B68F2">
            <w:t>, 97–102.</w:t>
          </w:r>
        </w:p>
        <w:p w14:paraId="022BA13A" w14:textId="77777777" w:rsidR="006B68F2" w:rsidRDefault="006B68F2" w:rsidP="006B68F2">
          <w:pPr>
            <w:pStyle w:val="CitaviBibliographyEntry"/>
          </w:pPr>
          <w:bookmarkStart w:id="57" w:name="_CTVL0016394f85d4176402baf1d5e19a5b5dd66"/>
          <w:r>
            <w:t>Dai, A. M., &amp; Le, Q. V. (2015). Semi-supervised Sequence Learning.</w:t>
          </w:r>
          <w:bookmarkEnd w:id="57"/>
          <w:r>
            <w:t xml:space="preserve"> </w:t>
          </w:r>
          <w:r w:rsidRPr="006B68F2">
            <w:rPr>
              <w:i/>
            </w:rPr>
            <w:t>Advances in Neural Information Processing Systems</w:t>
          </w:r>
          <w:r w:rsidRPr="006B68F2">
            <w:t xml:space="preserve">, </w:t>
          </w:r>
          <w:r w:rsidRPr="006B68F2">
            <w:rPr>
              <w:i/>
            </w:rPr>
            <w:t>28</w:t>
          </w:r>
          <w:r w:rsidRPr="006B68F2">
            <w:t>, 3079–3087. http://arxiv.org/pdf/1511.01432v1</w:t>
          </w:r>
        </w:p>
        <w:p w14:paraId="4396BDF2" w14:textId="77777777" w:rsidR="006B68F2" w:rsidRDefault="006B68F2" w:rsidP="006B68F2">
          <w:pPr>
            <w:pStyle w:val="CitaviBibliographyEntry"/>
          </w:pPr>
          <w:bookmarkStart w:id="58" w:name="_CTVL0017bff4cbd6d89444fa848edf2ca192f25"/>
          <w:r>
            <w:t>Devlin, J., Chang, M.-W., Lee, K., &amp; Toutanova, K. (2018, October 11).</w:t>
          </w:r>
          <w:bookmarkEnd w:id="58"/>
          <w:r>
            <w:t xml:space="preserve"> </w:t>
          </w:r>
          <w:r w:rsidRPr="006B68F2">
            <w:rPr>
              <w:i/>
            </w:rPr>
            <w:t>BERT: Pre-training of Deep Bidirectional Transformers for Language Understanding</w:t>
          </w:r>
          <w:r w:rsidRPr="006B68F2">
            <w:t xml:space="preserve">. http://arxiv.org/pdf/1810.04805v2 </w:t>
          </w:r>
        </w:p>
        <w:p w14:paraId="6C7FD36C" w14:textId="77777777" w:rsidR="006B68F2" w:rsidRDefault="006B68F2" w:rsidP="006B68F2">
          <w:pPr>
            <w:pStyle w:val="CitaviBibliographyEntry"/>
          </w:pPr>
          <w:bookmarkStart w:id="59" w:name="_CTVL001d40c1f019c0b48b88fba515e9407d56d"/>
          <w:r>
            <w:t xml:space="preserve">Donnelly, K. (2006). </w:t>
          </w:r>
          <w:proofErr w:type="spellStart"/>
          <w:r>
            <w:t>Snomed</w:t>
          </w:r>
          <w:proofErr w:type="spellEnd"/>
          <w:r>
            <w:t>-CT: The advanced terminology and coding system for eHealth.</w:t>
          </w:r>
          <w:bookmarkEnd w:id="59"/>
          <w:r>
            <w:t xml:space="preserve"> </w:t>
          </w:r>
          <w:r w:rsidRPr="006B68F2">
            <w:rPr>
              <w:i/>
            </w:rPr>
            <w:t>Studies in Health Technology and Informatics</w:t>
          </w:r>
          <w:r w:rsidRPr="006B68F2">
            <w:t xml:space="preserve">, </w:t>
          </w:r>
          <w:r w:rsidRPr="006B68F2">
            <w:rPr>
              <w:i/>
            </w:rPr>
            <w:t>121</w:t>
          </w:r>
          <w:r w:rsidRPr="006B68F2">
            <w:t>, 279–290.</w:t>
          </w:r>
        </w:p>
        <w:p w14:paraId="1095BEA7" w14:textId="77777777" w:rsidR="006B68F2" w:rsidRDefault="006B68F2" w:rsidP="006B68F2">
          <w:pPr>
            <w:pStyle w:val="CitaviBibliographyEntry"/>
          </w:pPr>
          <w:bookmarkStart w:id="60"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60"/>
          <w:r>
            <w:t xml:space="preserve"> </w:t>
          </w:r>
          <w:r w:rsidRPr="006B68F2">
            <w:rPr>
              <w:i/>
            </w:rPr>
            <w:t>NPJ Science of Food</w:t>
          </w:r>
          <w:r w:rsidRPr="006B68F2">
            <w:t xml:space="preserve">, </w:t>
          </w:r>
          <w:r w:rsidRPr="006B68F2">
            <w:rPr>
              <w:i/>
            </w:rPr>
            <w:t>2</w:t>
          </w:r>
          <w:r w:rsidRPr="006B68F2">
            <w:t>, 23. https://doi.org/10.1038/s41538-018-0032-6</w:t>
          </w:r>
        </w:p>
        <w:p w14:paraId="74D69A3F" w14:textId="77777777" w:rsidR="006B68F2" w:rsidRDefault="006B68F2" w:rsidP="006B68F2">
          <w:pPr>
            <w:pStyle w:val="CitaviBibliographyEntry"/>
          </w:pPr>
          <w:bookmarkStart w:id="61" w:name="_CTVL001587a21873a004799bed95d5e89c4c26a"/>
          <w:proofErr w:type="spellStart"/>
          <w:r>
            <w:t>Elsweiler</w:t>
          </w:r>
          <w:proofErr w:type="spellEnd"/>
          <w:r>
            <w:t>, D., Harvey, M., Ludwig, B., &amp; Said, A. (2015). Bringing the "healthy" into Food Recommenders.</w:t>
          </w:r>
          <w:bookmarkEnd w:id="61"/>
          <w:r>
            <w:t xml:space="preserve"> </w:t>
          </w:r>
          <w:r w:rsidRPr="006B68F2">
            <w:rPr>
              <w:i/>
            </w:rPr>
            <w:t>DMRS</w:t>
          </w:r>
          <w:r w:rsidRPr="006B68F2">
            <w:t>, 33–36.</w:t>
          </w:r>
        </w:p>
        <w:p w14:paraId="07D2F94B" w14:textId="77777777" w:rsidR="006B68F2" w:rsidRDefault="006B68F2" w:rsidP="006B68F2">
          <w:pPr>
            <w:pStyle w:val="CitaviBibliographyEntry"/>
          </w:pPr>
          <w:bookmarkStart w:id="62" w:name="_CTVL001f7aef03906e44c08a4400ffc2a6177b6"/>
          <w:proofErr w:type="spellStart"/>
          <w:r>
            <w:lastRenderedPageBreak/>
            <w:t>Elsweiler</w:t>
          </w:r>
          <w:proofErr w:type="spellEnd"/>
          <w:r>
            <w:t xml:space="preserve">, D., </w:t>
          </w:r>
          <w:proofErr w:type="spellStart"/>
          <w:r>
            <w:t>Trattner</w:t>
          </w:r>
          <w:proofErr w:type="spellEnd"/>
          <w:r>
            <w:t>, C., &amp; Harvey, M. (2017). Exploiting food choice biases for healthier recipe recommendation.</w:t>
          </w:r>
          <w:bookmarkEnd w:id="62"/>
          <w:r>
            <w:t xml:space="preserve"> </w:t>
          </w:r>
          <w:r w:rsidRPr="006B68F2">
            <w:rPr>
              <w:i/>
            </w:rPr>
            <w:t xml:space="preserve">Proceedings of the 40th International </w:t>
          </w:r>
          <w:proofErr w:type="spellStart"/>
          <w:r w:rsidRPr="006B68F2">
            <w:rPr>
              <w:i/>
            </w:rPr>
            <w:t>Acm</w:t>
          </w:r>
          <w:proofErr w:type="spellEnd"/>
          <w:r w:rsidRPr="006B68F2">
            <w:rPr>
              <w:i/>
            </w:rPr>
            <w:t xml:space="preserve"> </w:t>
          </w:r>
          <w:proofErr w:type="spellStart"/>
          <w:r w:rsidRPr="006B68F2">
            <w:rPr>
              <w:i/>
            </w:rPr>
            <w:t>Sigir</w:t>
          </w:r>
          <w:proofErr w:type="spellEnd"/>
          <w:r w:rsidRPr="006B68F2">
            <w:rPr>
              <w:i/>
            </w:rPr>
            <w:t xml:space="preserve"> Conference on Research and Development in Information Retrieval</w:t>
          </w:r>
          <w:r w:rsidRPr="006B68F2">
            <w:t>, 575–584. https://doi.org/10.1145/3077136.3080826</w:t>
          </w:r>
        </w:p>
        <w:p w14:paraId="43DCA954" w14:textId="77777777" w:rsidR="006B68F2" w:rsidRDefault="006B68F2" w:rsidP="006B68F2">
          <w:pPr>
            <w:pStyle w:val="CitaviBibliographyEntry"/>
          </w:pPr>
          <w:bookmarkStart w:id="63" w:name="_CTVL0017d5098728afc4d24bdb15a787f6f0e68"/>
          <w:r>
            <w:t>Firth, J. R. (1957). A synopsis of linguistic theory, 1930-1955.</w:t>
          </w:r>
          <w:bookmarkEnd w:id="63"/>
          <w:r>
            <w:t xml:space="preserve"> </w:t>
          </w:r>
          <w:r w:rsidRPr="006B68F2">
            <w:rPr>
              <w:i/>
            </w:rPr>
            <w:t>Studies in Linguistic Analysis</w:t>
          </w:r>
          <w:r w:rsidRPr="006B68F2">
            <w:t>.</w:t>
          </w:r>
        </w:p>
        <w:p w14:paraId="57D5FCD7" w14:textId="77777777" w:rsidR="006B68F2" w:rsidRDefault="006B68F2" w:rsidP="006B68F2">
          <w:pPr>
            <w:pStyle w:val="CitaviBibliographyEntry"/>
          </w:pPr>
          <w:bookmarkStart w:id="64" w:name="_CTVL0018cc4fcf649f94cf2a1c5d3f9884c2368"/>
          <w:proofErr w:type="spellStart"/>
          <w:r>
            <w:t>Følstad</w:t>
          </w:r>
          <w:proofErr w:type="spellEnd"/>
          <w:r>
            <w:t xml:space="preserve">, A., &amp; </w:t>
          </w:r>
          <w:proofErr w:type="spellStart"/>
          <w:r>
            <w:t>Brandtzæg</w:t>
          </w:r>
          <w:proofErr w:type="spellEnd"/>
          <w:r>
            <w:t>, P. B. (2017). Chatbots and the new world of HCI.</w:t>
          </w:r>
          <w:bookmarkEnd w:id="64"/>
          <w:r>
            <w:t xml:space="preserve"> </w:t>
          </w:r>
          <w:r w:rsidRPr="006B68F2">
            <w:rPr>
              <w:i/>
            </w:rPr>
            <w:t>Interactions</w:t>
          </w:r>
          <w:r w:rsidRPr="006B68F2">
            <w:t xml:space="preserve">, </w:t>
          </w:r>
          <w:r w:rsidRPr="006B68F2">
            <w:rPr>
              <w:i/>
            </w:rPr>
            <w:t>24</w:t>
          </w:r>
          <w:r w:rsidRPr="006B68F2">
            <w:t>(4), 38–42. https://doi.org/10.1145/3085558</w:t>
          </w:r>
        </w:p>
        <w:p w14:paraId="0450E491" w14:textId="77777777" w:rsidR="006B68F2" w:rsidRDefault="006B68F2" w:rsidP="006B68F2">
          <w:pPr>
            <w:pStyle w:val="CitaviBibliographyEntry"/>
          </w:pPr>
          <w:bookmarkStart w:id="65"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65"/>
          <w:r>
            <w:t xml:space="preserve"> </w:t>
          </w:r>
          <w:r w:rsidRPr="006B68F2">
            <w:rPr>
              <w:i/>
            </w:rPr>
            <w:t>Proceedings of the 15th International Conference on Intelligent User Interfaces</w:t>
          </w:r>
          <w:r w:rsidRPr="006B68F2">
            <w:t>, 321–324. https://doi.org/10.1145/1719970.1720021</w:t>
          </w:r>
        </w:p>
        <w:p w14:paraId="4BDF11FD" w14:textId="77777777" w:rsidR="006B68F2" w:rsidRDefault="006B68F2" w:rsidP="006B68F2">
          <w:pPr>
            <w:pStyle w:val="CitaviBibliographyEntry"/>
          </w:pPr>
          <w:bookmarkStart w:id="66" w:name="_CTVL0016d6a8d7c1f824142897556188f974942"/>
          <w:proofErr w:type="spellStart"/>
          <w:r>
            <w:t>Frummet</w:t>
          </w:r>
          <w:proofErr w:type="spellEnd"/>
          <w:r>
            <w:t xml:space="preserve">, A., </w:t>
          </w:r>
          <w:proofErr w:type="spellStart"/>
          <w:r>
            <w:t>Elsweiler</w:t>
          </w:r>
          <w:proofErr w:type="spellEnd"/>
          <w:r>
            <w:t>, D., &amp; Ludwig, B. (2021, December 9).</w:t>
          </w:r>
          <w:bookmarkEnd w:id="66"/>
          <w:r>
            <w:t xml:space="preserve"> </w:t>
          </w:r>
          <w:r w:rsidRPr="006B68F2">
            <w:rPr>
              <w:i/>
            </w:rPr>
            <w:t>"What can I cook with these ingredients?" -- Understanding cooking-related information needs in conversational search</w:t>
          </w:r>
          <w:r w:rsidRPr="006B68F2">
            <w:t xml:space="preserve">. http://arxiv.org/pdf/2112.04788v2 </w:t>
          </w:r>
        </w:p>
        <w:p w14:paraId="7DB8DA41" w14:textId="77777777" w:rsidR="006B68F2" w:rsidRDefault="006B68F2" w:rsidP="006B68F2">
          <w:pPr>
            <w:pStyle w:val="CitaviBibliographyEntry"/>
          </w:pPr>
          <w:bookmarkStart w:id="67"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67"/>
          <w:r>
            <w:t xml:space="preserve"> </w:t>
          </w:r>
          <w:r w:rsidRPr="006B68F2">
            <w:rPr>
              <w:i/>
            </w:rPr>
            <w:t>Cognitive Systems Research</w:t>
          </w:r>
          <w:r w:rsidRPr="006B68F2">
            <w:t xml:space="preserve">, </w:t>
          </w:r>
          <w:r w:rsidRPr="006B68F2">
            <w:rPr>
              <w:i/>
            </w:rPr>
            <w:t>1</w:t>
          </w:r>
          <w:r w:rsidRPr="006B68F2">
            <w:t>(1), 35–51. https://doi.org/10.1016/S1389-0417(99)00005-4</w:t>
          </w:r>
        </w:p>
        <w:p w14:paraId="79C8F8C1" w14:textId="77777777" w:rsidR="006B68F2" w:rsidRDefault="006B68F2" w:rsidP="006B68F2">
          <w:pPr>
            <w:pStyle w:val="CitaviBibliographyEntry"/>
          </w:pPr>
          <w:bookmarkStart w:id="68"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68"/>
          <w:r>
            <w:t xml:space="preserve"> </w:t>
          </w:r>
          <w:r w:rsidRPr="006B68F2">
            <w:rPr>
              <w:i/>
            </w:rPr>
            <w:t>Don't Stop Pretraining: Adapt Language Models to Domains and Tasks</w:t>
          </w:r>
          <w:r w:rsidRPr="006B68F2">
            <w:t xml:space="preserve">. http://arxiv.org/pdf/2004.10964v3 </w:t>
          </w:r>
        </w:p>
        <w:p w14:paraId="16387978" w14:textId="77777777" w:rsidR="006B68F2" w:rsidRDefault="006B68F2" w:rsidP="006B68F2">
          <w:pPr>
            <w:pStyle w:val="CitaviBibliographyEntry"/>
          </w:pPr>
          <w:bookmarkStart w:id="69" w:name="_CTVL001733e9035436e496db6203d4b88b0a7ce"/>
          <w:r>
            <w:t>Harris, Z. S. (1954). Distributional Structure.</w:t>
          </w:r>
          <w:bookmarkEnd w:id="69"/>
          <w:r>
            <w:t xml:space="preserve"> </w:t>
          </w:r>
          <w:r w:rsidRPr="006B68F2">
            <w:rPr>
              <w:i/>
            </w:rPr>
            <w:t>WORD</w:t>
          </w:r>
          <w:r w:rsidRPr="006B68F2">
            <w:t xml:space="preserve">, </w:t>
          </w:r>
          <w:r w:rsidRPr="006B68F2">
            <w:rPr>
              <w:i/>
            </w:rPr>
            <w:t>10</w:t>
          </w:r>
          <w:r w:rsidRPr="006B68F2">
            <w:t>(2-3), 146–162. https://doi.org/10.1080/00437956.1954.11659520</w:t>
          </w:r>
        </w:p>
        <w:p w14:paraId="2A64ECBB" w14:textId="77777777" w:rsidR="006B68F2" w:rsidRDefault="006B68F2" w:rsidP="006B68F2">
          <w:pPr>
            <w:pStyle w:val="CitaviBibliographyEntry"/>
          </w:pPr>
          <w:bookmarkStart w:id="70"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70"/>
          <w:r>
            <w:t xml:space="preserve"> </w:t>
          </w:r>
          <w:r w:rsidRPr="006B68F2">
            <w:rPr>
              <w:i/>
            </w:rPr>
            <w:t>Neural Computation</w:t>
          </w:r>
          <w:r w:rsidRPr="006B68F2">
            <w:t xml:space="preserve">, </w:t>
          </w:r>
          <w:r w:rsidRPr="006B68F2">
            <w:rPr>
              <w:i/>
            </w:rPr>
            <w:t>9</w:t>
          </w:r>
          <w:r w:rsidRPr="006B68F2">
            <w:t>(8), 1735–1780.</w:t>
          </w:r>
        </w:p>
        <w:p w14:paraId="7EA4C414" w14:textId="77777777" w:rsidR="006B68F2" w:rsidRDefault="006B68F2" w:rsidP="006B68F2">
          <w:pPr>
            <w:pStyle w:val="CitaviBibliographyEntry"/>
          </w:pPr>
          <w:bookmarkStart w:id="71" w:name="_CTVL0011fbaf3f229d44004bfd02dd833ba3edc"/>
          <w:r>
            <w:t>Howard, J., &amp; Ruder, S. (2018, January 18).</w:t>
          </w:r>
          <w:bookmarkEnd w:id="71"/>
          <w:r>
            <w:t xml:space="preserve"> </w:t>
          </w:r>
          <w:r w:rsidRPr="006B68F2">
            <w:rPr>
              <w:i/>
            </w:rPr>
            <w:t>Universal Language Model Fine-tuning for Text Classification</w:t>
          </w:r>
          <w:r w:rsidRPr="006B68F2">
            <w:t xml:space="preserve">. http://arxiv.org/pdf/1801.06146v5 </w:t>
          </w:r>
        </w:p>
        <w:p w14:paraId="0523A752" w14:textId="77777777" w:rsidR="006B68F2" w:rsidRDefault="006B68F2" w:rsidP="006B68F2">
          <w:pPr>
            <w:pStyle w:val="CitaviBibliographyEntry"/>
          </w:pPr>
          <w:bookmarkStart w:id="72" w:name="_CTVL001027507413e9f4f8a94b14381aff27aae"/>
          <w:r>
            <w:t>Huffman, S. (2019).</w:t>
          </w:r>
          <w:bookmarkEnd w:id="72"/>
          <w:r>
            <w:t xml:space="preserve"> </w:t>
          </w:r>
          <w:r w:rsidRPr="006B68F2">
            <w:rPr>
              <w:i/>
            </w:rPr>
            <w:t xml:space="preserve">Here’s how the Google Assistant became more helpful in 2018. </w:t>
          </w:r>
          <w:r w:rsidRPr="006B68F2">
            <w:t>Google. https://www.blog.google/products/assistant/heres-how-google-assistant-became-more-helpful-2018/</w:t>
          </w:r>
        </w:p>
        <w:p w14:paraId="002BF517" w14:textId="77777777" w:rsidR="006B68F2" w:rsidRDefault="006B68F2" w:rsidP="006B68F2">
          <w:pPr>
            <w:pStyle w:val="CitaviBibliographyEntry"/>
          </w:pPr>
          <w:bookmarkStart w:id="73" w:name="_CTVL0018bdb1a28ed4e4e6791e1bcbab4aebf6f"/>
          <w:proofErr w:type="spellStart"/>
          <w:r>
            <w:t>Joos</w:t>
          </w:r>
          <w:proofErr w:type="spellEnd"/>
          <w:r>
            <w:t>, M. (1950). Description of Language Design.</w:t>
          </w:r>
          <w:bookmarkEnd w:id="73"/>
          <w:r>
            <w:t xml:space="preserve"> </w:t>
          </w:r>
          <w:r w:rsidRPr="006B68F2">
            <w:rPr>
              <w:i/>
            </w:rPr>
            <w:t>The Journal of the Acoustical Society of America</w:t>
          </w:r>
          <w:r w:rsidRPr="006B68F2">
            <w:t xml:space="preserve">, </w:t>
          </w:r>
          <w:r w:rsidRPr="006B68F2">
            <w:rPr>
              <w:i/>
            </w:rPr>
            <w:t>22</w:t>
          </w:r>
          <w:r w:rsidRPr="006B68F2">
            <w:t>(6), 701–707. https://doi.org/10.1121/1.1906674</w:t>
          </w:r>
        </w:p>
        <w:p w14:paraId="03F85D2E" w14:textId="77777777" w:rsidR="006B68F2" w:rsidRDefault="006B68F2" w:rsidP="006B68F2">
          <w:pPr>
            <w:pStyle w:val="CitaviBibliographyEntry"/>
          </w:pPr>
          <w:bookmarkStart w:id="74" w:name="_CTVL001783c4f04883e41eca8eb5bea7a19aef7"/>
          <w:proofErr w:type="spellStart"/>
          <w:r>
            <w:lastRenderedPageBreak/>
            <w:t>Jurafsky</w:t>
          </w:r>
          <w:proofErr w:type="spellEnd"/>
          <w:r>
            <w:t>, D., &amp; Martin, J. H. (Eds.). (2021).</w:t>
          </w:r>
          <w:bookmarkEnd w:id="74"/>
          <w:r>
            <w:t xml:space="preserve"> </w:t>
          </w:r>
          <w:r w:rsidRPr="006B68F2">
            <w:rPr>
              <w:i/>
            </w:rPr>
            <w:t>Speech and Language Processing: 3rd ed. draft</w:t>
          </w:r>
          <w:r w:rsidRPr="006B68F2">
            <w:t xml:space="preserve">. https://web.stanford.edu/~jurafsky/slp3/ </w:t>
          </w:r>
        </w:p>
        <w:p w14:paraId="0549C648" w14:textId="77777777" w:rsidR="006B68F2" w:rsidRDefault="006B68F2" w:rsidP="006B68F2">
          <w:pPr>
            <w:pStyle w:val="CitaviBibliographyEntry"/>
          </w:pPr>
          <w:bookmarkStart w:id="75" w:name="_CTVL001972d1465e7f04b48916b596724e243b6"/>
          <w:r>
            <w:t>Kinsella, B., &amp; Mutchler, A. (April 2020).</w:t>
          </w:r>
          <w:bookmarkEnd w:id="75"/>
          <w:r>
            <w:t xml:space="preserve"> </w:t>
          </w:r>
          <w:r w:rsidRPr="006B68F2">
            <w:rPr>
              <w:i/>
            </w:rPr>
            <w:t xml:space="preserve">Smart Speaker Consumer Adoption Report Executive Summary. </w:t>
          </w:r>
          <w:r w:rsidRPr="006B68F2">
            <w:t xml:space="preserve">Voicebot.ai. </w:t>
          </w:r>
        </w:p>
        <w:p w14:paraId="76BD6FA7" w14:textId="77777777" w:rsidR="006B68F2" w:rsidRDefault="006B68F2" w:rsidP="006B68F2">
          <w:pPr>
            <w:pStyle w:val="CitaviBibliographyEntry"/>
          </w:pPr>
          <w:bookmarkStart w:id="76" w:name="_CTVL0018acb885677a24c9e8aade94cfcbf073a"/>
          <w:r>
            <w:t>Kobayashi, S. (2018).</w:t>
          </w:r>
          <w:bookmarkEnd w:id="76"/>
          <w:r>
            <w:t xml:space="preserve"> </w:t>
          </w:r>
          <w:r w:rsidRPr="006B68F2">
            <w:rPr>
              <w:i/>
            </w:rPr>
            <w:t xml:space="preserve">Homemade </w:t>
          </w:r>
          <w:proofErr w:type="spellStart"/>
          <w:r w:rsidRPr="006B68F2">
            <w:rPr>
              <w:i/>
            </w:rPr>
            <w:t>BookCorpus</w:t>
          </w:r>
          <w:proofErr w:type="spellEnd"/>
          <w:r w:rsidRPr="006B68F2">
            <w:t>. https://github.com/BIGBALLON/cifar-10-cnn</w:t>
          </w:r>
        </w:p>
        <w:p w14:paraId="365385CA" w14:textId="77777777" w:rsidR="006B68F2" w:rsidRDefault="006B68F2" w:rsidP="006B68F2">
          <w:pPr>
            <w:pStyle w:val="CitaviBibliographyEntry"/>
          </w:pPr>
          <w:bookmarkStart w:id="77"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77"/>
          <w:r>
            <w:t xml:space="preserve"> </w:t>
          </w:r>
          <w:r w:rsidRPr="006B68F2">
            <w:rPr>
              <w:i/>
            </w:rPr>
            <w:t>Bioinformatics (Oxford, England)</w:t>
          </w:r>
          <w:r w:rsidRPr="006B68F2">
            <w:t xml:space="preserve">, </w:t>
          </w:r>
          <w:r w:rsidRPr="006B68F2">
            <w:rPr>
              <w:i/>
            </w:rPr>
            <w:t>36</w:t>
          </w:r>
          <w:r w:rsidRPr="006B68F2">
            <w:t>(4), 1234–1240. https://doi.org/10.1093/bioinformatics/btz682</w:t>
          </w:r>
        </w:p>
        <w:p w14:paraId="05B81D53" w14:textId="77777777" w:rsidR="006B68F2" w:rsidRDefault="006B68F2" w:rsidP="006B68F2">
          <w:pPr>
            <w:pStyle w:val="CitaviBibliographyEntry"/>
          </w:pPr>
          <w:bookmarkStart w:id="78"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78"/>
          <w:r>
            <w:t xml:space="preserve"> </w:t>
          </w:r>
          <w:r w:rsidRPr="006B68F2">
            <w:rPr>
              <w:i/>
            </w:rPr>
            <w:t>Proceedings of the 2016 Conference of the North American Chapter of the Association for Computational Linguistics: Human Language Technologies</w:t>
          </w:r>
          <w:r w:rsidRPr="006B68F2">
            <w:t>, 681–691. https://doi.org/10.18653/v1/N16-1082</w:t>
          </w:r>
        </w:p>
        <w:p w14:paraId="18F8E3E1" w14:textId="77777777" w:rsidR="006B68F2" w:rsidRDefault="006B68F2" w:rsidP="006B68F2">
          <w:pPr>
            <w:pStyle w:val="CitaviBibliographyEntry"/>
          </w:pPr>
          <w:bookmarkStart w:id="79" w:name="_CTVL001f0bb561c7c4444e19981046d101fcec6"/>
          <w:r>
            <w:t xml:space="preserve">Lin, Z., Feng, M., Santos, C. N. d., Yu, M., Xiang, B., Zhou, B., &amp; </w:t>
          </w:r>
          <w:proofErr w:type="spellStart"/>
          <w:r>
            <w:t>Bengio</w:t>
          </w:r>
          <w:proofErr w:type="spellEnd"/>
          <w:r>
            <w:t>, Y. (2017, March 9).</w:t>
          </w:r>
          <w:bookmarkEnd w:id="79"/>
          <w:r>
            <w:t xml:space="preserve"> </w:t>
          </w:r>
          <w:r w:rsidRPr="006B68F2">
            <w:rPr>
              <w:i/>
            </w:rPr>
            <w:t>A Structured Self-attentive Sentence Embedding</w:t>
          </w:r>
          <w:r w:rsidRPr="006B68F2">
            <w:t xml:space="preserve">. http://arxiv.org/pdf/1703.03130v1 </w:t>
          </w:r>
        </w:p>
        <w:p w14:paraId="6750C658" w14:textId="77777777" w:rsidR="006B68F2" w:rsidRDefault="006B68F2" w:rsidP="006B68F2">
          <w:pPr>
            <w:pStyle w:val="CitaviBibliographyEntry"/>
          </w:pPr>
          <w:bookmarkStart w:id="80" w:name="_CTVL00113d786617c9e4fbca767ab10ecd67202"/>
          <w:r>
            <w:t>Luong, M.-T., Pham, H., &amp; Manning, C. D. (2015, August 17).</w:t>
          </w:r>
          <w:bookmarkEnd w:id="80"/>
          <w:r>
            <w:t xml:space="preserve"> </w:t>
          </w:r>
          <w:r w:rsidRPr="006B68F2">
            <w:rPr>
              <w:i/>
            </w:rPr>
            <w:t>Effective Approaches to Attention-based Neural Machine Translation</w:t>
          </w:r>
          <w:r w:rsidRPr="006B68F2">
            <w:t xml:space="preserve">. http://arxiv.org/pdf/1508.04025v5 </w:t>
          </w:r>
        </w:p>
        <w:p w14:paraId="06EBEB05" w14:textId="77777777" w:rsidR="006B68F2" w:rsidRDefault="006B68F2" w:rsidP="006B68F2">
          <w:pPr>
            <w:pStyle w:val="CitaviBibliographyEntry"/>
          </w:pPr>
          <w:bookmarkStart w:id="81"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81"/>
          <w:r>
            <w:t xml:space="preserve"> </w:t>
          </w:r>
          <w:r w:rsidRPr="006B68F2">
            <w:rPr>
              <w:i/>
            </w:rPr>
            <w:t>IEEE Transactions on Pattern Analysis and Machine Intelligence</w:t>
          </w:r>
          <w:r w:rsidRPr="006B68F2">
            <w:t xml:space="preserve">, </w:t>
          </w:r>
          <w:r w:rsidRPr="006B68F2">
            <w:rPr>
              <w:i/>
            </w:rPr>
            <w:t>43</w:t>
          </w:r>
          <w:r w:rsidRPr="006B68F2">
            <w:t>(1), 187–203. https://doi.org/10.1109/TPAMI.2019.2927476</w:t>
          </w:r>
        </w:p>
        <w:p w14:paraId="448AD697" w14:textId="77777777" w:rsidR="006B68F2" w:rsidRDefault="006B68F2" w:rsidP="006B68F2">
          <w:pPr>
            <w:pStyle w:val="CitaviBibliographyEntry"/>
          </w:pPr>
          <w:bookmarkStart w:id="82" w:name="_CTVL00142ce2f6e57b44203a4ab18737e6d1ff6"/>
          <w:proofErr w:type="spellStart"/>
          <w:r>
            <w:t>McTear</w:t>
          </w:r>
          <w:proofErr w:type="spellEnd"/>
          <w:r>
            <w:t>, M. (2020). Conversational AI: Dialogue Systems, Conversational Agents, and Chatbots.</w:t>
          </w:r>
          <w:bookmarkEnd w:id="82"/>
          <w:r>
            <w:t xml:space="preserve"> </w:t>
          </w:r>
          <w:r w:rsidRPr="006B68F2">
            <w:rPr>
              <w:i/>
            </w:rPr>
            <w:t>Synthesis Lectures on Human Language Technologies</w:t>
          </w:r>
          <w:r w:rsidRPr="006B68F2">
            <w:t xml:space="preserve">, </w:t>
          </w:r>
          <w:r w:rsidRPr="006B68F2">
            <w:rPr>
              <w:i/>
            </w:rPr>
            <w:t>13</w:t>
          </w:r>
          <w:r w:rsidRPr="006B68F2">
            <w:t>(3), 1–251. https://doi.org/10.2200/S01060ED1V01Y202010HLT048</w:t>
          </w:r>
        </w:p>
        <w:p w14:paraId="196020D7" w14:textId="77777777" w:rsidR="006B68F2" w:rsidRDefault="006B68F2" w:rsidP="006B68F2">
          <w:pPr>
            <w:pStyle w:val="CitaviBibliographyEntry"/>
          </w:pPr>
          <w:bookmarkStart w:id="83"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83"/>
          <w:r>
            <w:t xml:space="preserve"> </w:t>
          </w:r>
          <w:r w:rsidRPr="006B68F2">
            <w:rPr>
              <w:i/>
            </w:rPr>
            <w:t>Pointer Sentinel Mixture Models</w:t>
          </w:r>
          <w:r w:rsidRPr="006B68F2">
            <w:t xml:space="preserve">. http://arxiv.org/pdf/1609.07843v1 </w:t>
          </w:r>
        </w:p>
        <w:p w14:paraId="11A0FB01" w14:textId="77777777" w:rsidR="006B68F2" w:rsidRDefault="006B68F2" w:rsidP="006B68F2">
          <w:pPr>
            <w:pStyle w:val="CitaviBibliographyEntry"/>
          </w:pPr>
          <w:bookmarkStart w:id="84" w:name="_CTVL001d2b8d663a33d41be8054fa67be122288"/>
          <w:proofErr w:type="spellStart"/>
          <w:r>
            <w:t>Mikolov</w:t>
          </w:r>
          <w:proofErr w:type="spellEnd"/>
          <w:r>
            <w:t xml:space="preserve">, T., Chen, K., </w:t>
          </w:r>
          <w:proofErr w:type="spellStart"/>
          <w:r>
            <w:t>Corrado</w:t>
          </w:r>
          <w:proofErr w:type="spellEnd"/>
          <w:r>
            <w:t>, G., &amp; Dean, J. (2013, January 16).</w:t>
          </w:r>
          <w:bookmarkEnd w:id="84"/>
          <w:r>
            <w:t xml:space="preserve"> </w:t>
          </w:r>
          <w:r w:rsidRPr="006B68F2">
            <w:rPr>
              <w:i/>
            </w:rPr>
            <w:t>Efficient Estimation of Word Representations in Vector Space</w:t>
          </w:r>
          <w:r w:rsidRPr="006B68F2">
            <w:t xml:space="preserve">. http://arxiv.org/pdf/1301.3781v3 </w:t>
          </w:r>
        </w:p>
        <w:p w14:paraId="7EBC0C48" w14:textId="77777777" w:rsidR="006B68F2" w:rsidRDefault="006B68F2" w:rsidP="006B68F2">
          <w:pPr>
            <w:pStyle w:val="CitaviBibliographyEntry"/>
          </w:pPr>
          <w:bookmarkStart w:id="85" w:name="_CTVL0018f198b8bcd714c4b9bf84e74ea78bf05"/>
          <w:proofErr w:type="spellStart"/>
          <w:r>
            <w:lastRenderedPageBreak/>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85"/>
          <w:r>
            <w:t xml:space="preserve"> </w:t>
          </w:r>
          <w:r w:rsidRPr="006B68F2">
            <w:rPr>
              <w:i/>
            </w:rPr>
            <w:t>Advances in Neural Information Processing Systems</w:t>
          </w:r>
          <w:r w:rsidRPr="006B68F2">
            <w:t xml:space="preserve">, </w:t>
          </w:r>
          <w:r w:rsidRPr="006B68F2">
            <w:rPr>
              <w:i/>
            </w:rPr>
            <w:t>26</w:t>
          </w:r>
          <w:r w:rsidRPr="006B68F2">
            <w:t>.</w:t>
          </w:r>
        </w:p>
        <w:p w14:paraId="12BAB9D4" w14:textId="77777777" w:rsidR="006B68F2" w:rsidRDefault="006B68F2" w:rsidP="006B68F2">
          <w:pPr>
            <w:pStyle w:val="CitaviBibliographyEntry"/>
          </w:pPr>
          <w:bookmarkStart w:id="86"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21A936A4" w14:textId="77777777" w:rsidR="006B68F2" w:rsidRDefault="006B68F2" w:rsidP="006B68F2">
          <w:pPr>
            <w:pStyle w:val="CitaviBibliographyEntry"/>
          </w:pPr>
          <w:bookmarkStart w:id="87" w:name="_CTVL001f9dde694b67141c48b1846218693253b"/>
          <w:bookmarkEnd w:id="86"/>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87"/>
          <w:r>
            <w:t xml:space="preserve"> </w:t>
          </w:r>
          <w:r w:rsidRPr="006B68F2">
            <w:rPr>
              <w:i/>
            </w:rPr>
            <w:t xml:space="preserve">Communications in Computer and Information Science. Knowledge and Systems Sciences </w:t>
          </w:r>
          <w:r w:rsidRPr="006B68F2">
            <w:t>(Vol. 780, pp. 38–52). Springer Singapore. https://doi.org/10.1007/978-981-10-6989-5_4</w:t>
          </w:r>
        </w:p>
        <w:p w14:paraId="5D4F90CC" w14:textId="77777777" w:rsidR="006B68F2" w:rsidRDefault="006B68F2" w:rsidP="006B68F2">
          <w:pPr>
            <w:pStyle w:val="CitaviBibliographyEntry"/>
          </w:pPr>
          <w:bookmarkStart w:id="88" w:name="_CTVL001917ba81731b54dc590a312f66b30f355"/>
          <w:proofErr w:type="spellStart"/>
          <w:r>
            <w:t>Nimavat</w:t>
          </w:r>
          <w:proofErr w:type="spellEnd"/>
          <w:r>
            <w:t xml:space="preserve">, K., &amp; </w:t>
          </w:r>
          <w:proofErr w:type="spellStart"/>
          <w:r>
            <w:t>Champaneria</w:t>
          </w:r>
          <w:proofErr w:type="spellEnd"/>
          <w:r>
            <w:t>, T. (2017). Chatbots: An overview types, architecture, tools and future possibilities.</w:t>
          </w:r>
          <w:bookmarkEnd w:id="88"/>
          <w:r>
            <w:t xml:space="preserve"> </w:t>
          </w:r>
          <w:r w:rsidRPr="006B68F2">
            <w:rPr>
              <w:i/>
            </w:rPr>
            <w:t>Int. J. Sci. Res. Dev</w:t>
          </w:r>
          <w:r w:rsidRPr="006B68F2">
            <w:t xml:space="preserve">, </w:t>
          </w:r>
          <w:r w:rsidRPr="006B68F2">
            <w:rPr>
              <w:i/>
            </w:rPr>
            <w:t>5</w:t>
          </w:r>
          <w:r w:rsidRPr="006B68F2">
            <w:t>(7), 1019–1024.</w:t>
          </w:r>
        </w:p>
        <w:p w14:paraId="6FE7A63A" w14:textId="77777777" w:rsidR="006B68F2" w:rsidRDefault="006B68F2" w:rsidP="006B68F2">
          <w:pPr>
            <w:pStyle w:val="CitaviBibliographyEntry"/>
          </w:pPr>
          <w:bookmarkStart w:id="89"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89"/>
          <w:r>
            <w:t xml:space="preserve"> </w:t>
          </w:r>
          <w:r w:rsidRPr="006B68F2">
            <w:rPr>
              <w:i/>
            </w:rPr>
            <w:t>A Decomposable Attention Model for Natural Language Inference</w:t>
          </w:r>
          <w:r w:rsidRPr="006B68F2">
            <w:t xml:space="preserve">. http://arxiv.org/pdf/1606.01933v2 </w:t>
          </w:r>
        </w:p>
        <w:p w14:paraId="1FEE92C3" w14:textId="77777777" w:rsidR="006B68F2" w:rsidRDefault="006B68F2" w:rsidP="006B68F2">
          <w:pPr>
            <w:pStyle w:val="CitaviBibliographyEntry"/>
          </w:pPr>
          <w:bookmarkStart w:id="90"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90"/>
          <w:r>
            <w:t xml:space="preserve"> </w:t>
          </w:r>
          <w:r w:rsidRPr="006B68F2">
            <w:rPr>
              <w:i/>
            </w:rPr>
            <w:t>A Deep Reinforced Model for Abstractive Summarization</w:t>
          </w:r>
          <w:r w:rsidRPr="006B68F2">
            <w:t xml:space="preserve">. http://arxiv.org/pdf/1705.04304v3 </w:t>
          </w:r>
        </w:p>
        <w:p w14:paraId="1BA1C67A" w14:textId="77777777" w:rsidR="006B68F2" w:rsidRDefault="006B68F2" w:rsidP="006B68F2">
          <w:pPr>
            <w:pStyle w:val="CitaviBibliographyEntry"/>
          </w:pPr>
          <w:bookmarkStart w:id="91"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91"/>
          <w:r>
            <w:t xml:space="preserve"> </w:t>
          </w:r>
          <w:r w:rsidRPr="006B68F2">
            <w:rPr>
              <w:i/>
            </w:rPr>
            <w:t xml:space="preserve">Proceedings of the 14th International Joint Conference on Biomedical Engineering Systems and Technologies </w:t>
          </w:r>
          <w:r w:rsidRPr="006B68F2">
            <w:t>(pp. 67–77). SCITEPRESS - Science and Technology Publications. https://doi.org/10.5220/0010202000670077</w:t>
          </w:r>
        </w:p>
        <w:p w14:paraId="6922CC96" w14:textId="77777777" w:rsidR="006B68F2" w:rsidRDefault="006B68F2" w:rsidP="006B68F2">
          <w:pPr>
            <w:pStyle w:val="CitaviBibliographyEntry"/>
          </w:pPr>
          <w:bookmarkStart w:id="92" w:name="_CTVL001dab7c42edd424bfda1af331d165e506a"/>
          <w:r>
            <w:t xml:space="preserve">Pennington, J., </w:t>
          </w:r>
          <w:proofErr w:type="spellStart"/>
          <w:r>
            <w:t>Socher</w:t>
          </w:r>
          <w:proofErr w:type="spellEnd"/>
          <w:r>
            <w:t>, R., &amp; Manning, C. (2014, October). Glove: Global Vectors for Word Representation.</w:t>
          </w:r>
          <w:bookmarkEnd w:id="92"/>
          <w:r>
            <w:t xml:space="preserve"> </w:t>
          </w:r>
          <w:r w:rsidRPr="006B68F2">
            <w:rPr>
              <w:i/>
            </w:rPr>
            <w:t>Proceedings of the 2014 Conference on Empirical Methods in Natural Language Processing (EMNLP)</w:t>
          </w:r>
          <w:r w:rsidRPr="006B68F2">
            <w:t>, 1532–1543. https://doi.org/10.3115/v1/D14-1162</w:t>
          </w:r>
        </w:p>
        <w:p w14:paraId="722B27A0" w14:textId="77777777" w:rsidR="006B68F2" w:rsidRDefault="006B68F2" w:rsidP="006B68F2">
          <w:pPr>
            <w:pStyle w:val="CitaviBibliographyEntry"/>
          </w:pPr>
          <w:bookmarkStart w:id="93"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93"/>
          <w:r>
            <w:t xml:space="preserve"> </w:t>
          </w:r>
          <w:r w:rsidRPr="006B68F2">
            <w:rPr>
              <w:i/>
            </w:rPr>
            <w:t>Deep contextualized word representations</w:t>
          </w:r>
          <w:r w:rsidRPr="006B68F2">
            <w:t xml:space="preserve">. http://arxiv.org/pdf/1802.05365v2 </w:t>
          </w:r>
        </w:p>
        <w:p w14:paraId="3577681B" w14:textId="77777777" w:rsidR="006B68F2" w:rsidRDefault="006B68F2" w:rsidP="006B68F2">
          <w:pPr>
            <w:pStyle w:val="CitaviBibliographyEntry"/>
          </w:pPr>
          <w:bookmarkStart w:id="94"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94"/>
          <w:r>
            <w:t xml:space="preserve"> </w:t>
          </w:r>
          <w:r w:rsidRPr="006B68F2">
            <w:rPr>
              <w:i/>
            </w:rPr>
            <w:t>ICPRAM</w:t>
          </w:r>
          <w:r w:rsidRPr="006B68F2">
            <w:t>, 915–922.</w:t>
          </w:r>
        </w:p>
        <w:p w14:paraId="0EDF6A53" w14:textId="77777777" w:rsidR="006B68F2" w:rsidRDefault="006B68F2" w:rsidP="006B68F2">
          <w:pPr>
            <w:pStyle w:val="CitaviBibliographyEntry"/>
          </w:pPr>
          <w:bookmarkStart w:id="95" w:name="_CTVL0019304e7cae7ea4b6ba87edd0b4688d96c"/>
          <w:proofErr w:type="spellStart"/>
          <w:r>
            <w:lastRenderedPageBreak/>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95"/>
          <w:r>
            <w:t xml:space="preserve"> </w:t>
          </w:r>
          <w:proofErr w:type="spellStart"/>
          <w:r w:rsidRPr="006B68F2">
            <w:rPr>
              <w:i/>
            </w:rPr>
            <w:t>Foodontomap</w:t>
          </w:r>
          <w:proofErr w:type="spellEnd"/>
          <w:r w:rsidRPr="006B68F2">
            <w:rPr>
              <w:i/>
            </w:rPr>
            <w:t xml:space="preserve">: Linking Food Concepts across different Food Ontologies. </w:t>
          </w:r>
          <w:r w:rsidRPr="006B68F2">
            <w:t>https://doi.org/10.5281/zenodo.2635437</w:t>
          </w:r>
        </w:p>
        <w:p w14:paraId="4A27F449" w14:textId="77777777" w:rsidR="006B68F2" w:rsidRDefault="006B68F2" w:rsidP="006B68F2">
          <w:pPr>
            <w:pStyle w:val="CitaviBibliographyEntry"/>
          </w:pPr>
          <w:bookmarkStart w:id="96"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96"/>
          <w:r>
            <w:t xml:space="preserve"> </w:t>
          </w:r>
          <w:r w:rsidRPr="006B68F2">
            <w:rPr>
              <w:i/>
            </w:rPr>
            <w:t>Database : The Journal of Biological Databases and Curation</w:t>
          </w:r>
          <w:r w:rsidRPr="006B68F2">
            <w:t xml:space="preserve">, </w:t>
          </w:r>
          <w:r w:rsidRPr="006B68F2">
            <w:rPr>
              <w:i/>
            </w:rPr>
            <w:t xml:space="preserve">2019. </w:t>
          </w:r>
          <w:r w:rsidRPr="006B68F2">
            <w:t>https://doi.org/10.1093/database/baz121</w:t>
          </w:r>
        </w:p>
        <w:p w14:paraId="42B23C62" w14:textId="77777777" w:rsidR="006B68F2" w:rsidRDefault="006B68F2" w:rsidP="006B68F2">
          <w:pPr>
            <w:pStyle w:val="CitaviBibliographyEntry"/>
            <w:rPr>
              <w:i/>
            </w:rPr>
          </w:pPr>
          <w:bookmarkStart w:id="97"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97"/>
          <w:r>
            <w:t xml:space="preserve"> </w:t>
          </w:r>
          <w:r w:rsidRPr="006B68F2">
            <w:rPr>
              <w:i/>
            </w:rPr>
            <w:t xml:space="preserve">Improving language understanding by generative pre-training. </w:t>
          </w:r>
        </w:p>
        <w:p w14:paraId="0286BC0C" w14:textId="77777777" w:rsidR="006B68F2" w:rsidRDefault="006B68F2" w:rsidP="006B68F2">
          <w:pPr>
            <w:pStyle w:val="CitaviBibliographyEntry"/>
          </w:pPr>
          <w:bookmarkStart w:id="98" w:name="_CTVL00121eb4d376cb94afb8e63b347fa6d17e5"/>
          <w:r>
            <w:t>Ramshaw, L. A., &amp; Marcus, M. P. (1999). Text chunking using transformation-based learning.</w:t>
          </w:r>
          <w:bookmarkEnd w:id="98"/>
          <w:r>
            <w:t xml:space="preserve"> </w:t>
          </w:r>
          <w:r w:rsidRPr="006B68F2">
            <w:rPr>
              <w:i/>
            </w:rPr>
            <w:t>Natural Language Processing Using Very Large Corpora</w:t>
          </w:r>
          <w:r w:rsidRPr="006B68F2">
            <w:t>, 157–176.</w:t>
          </w:r>
        </w:p>
        <w:p w14:paraId="517F67DE" w14:textId="77777777" w:rsidR="006B68F2" w:rsidRDefault="006B68F2" w:rsidP="006B68F2">
          <w:pPr>
            <w:pStyle w:val="CitaviBibliographyEntry"/>
          </w:pPr>
          <w:bookmarkStart w:id="99" w:name="_CTVL0014a39f66b793a4bbaa4d39c041e64b885"/>
          <w:r>
            <w:t>Rush, A. M. (2018, July). The Annotated Transformer.</w:t>
          </w:r>
          <w:bookmarkEnd w:id="99"/>
          <w:r>
            <w:t xml:space="preserve"> </w:t>
          </w:r>
          <w:r w:rsidRPr="006B68F2">
            <w:rPr>
              <w:i/>
            </w:rPr>
            <w:t>Proceedings of Workshop for NLP Open Source Software (NLP-OSS)</w:t>
          </w:r>
          <w:r w:rsidRPr="006B68F2">
            <w:t>, 52–60. https://doi.org/10.18653/v1/W18-2509</w:t>
          </w:r>
        </w:p>
        <w:p w14:paraId="47593588" w14:textId="77777777" w:rsidR="006B68F2" w:rsidRDefault="006B68F2" w:rsidP="006B68F2">
          <w:pPr>
            <w:pStyle w:val="CitaviBibliographyEntry"/>
          </w:pPr>
          <w:bookmarkStart w:id="100"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00"/>
          <w:r>
            <w:t xml:space="preserve"> </w:t>
          </w:r>
          <w:r w:rsidRPr="006B68F2">
            <w:rPr>
              <w:i/>
            </w:rPr>
            <w:t>Journal of Medical Internet Research</w:t>
          </w:r>
          <w:r w:rsidRPr="006B68F2">
            <w:t xml:space="preserve">, </w:t>
          </w:r>
          <w:r w:rsidRPr="006B68F2">
            <w:rPr>
              <w:i/>
            </w:rPr>
            <w:t>23</w:t>
          </w:r>
          <w:r w:rsidRPr="006B68F2">
            <w:t>(8), e28229. https://doi.org/10.2196/28229</w:t>
          </w:r>
        </w:p>
        <w:p w14:paraId="05818D19" w14:textId="77777777" w:rsidR="006B68F2" w:rsidRDefault="006B68F2" w:rsidP="006B68F2">
          <w:pPr>
            <w:pStyle w:val="CitaviBibliographyEntry"/>
          </w:pPr>
          <w:bookmarkStart w:id="101"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01"/>
          <w:r>
            <w:t xml:space="preserve"> </w:t>
          </w:r>
          <w:proofErr w:type="spellStart"/>
          <w:r w:rsidRPr="006B68F2">
            <w:rPr>
              <w:i/>
            </w:rPr>
            <w:t>Dvances</w:t>
          </w:r>
          <w:proofErr w:type="spellEnd"/>
          <w:r w:rsidRPr="006B68F2">
            <w:rPr>
              <w:i/>
            </w:rPr>
            <w:t xml:space="preserve"> in Neural Information Processing Systems</w:t>
          </w:r>
          <w:r w:rsidRPr="006B68F2">
            <w:t xml:space="preserve">, </w:t>
          </w:r>
          <w:r w:rsidRPr="006B68F2">
            <w:rPr>
              <w:i/>
            </w:rPr>
            <w:t>27</w:t>
          </w:r>
          <w:r w:rsidRPr="006B68F2">
            <w:t>.</w:t>
          </w:r>
        </w:p>
        <w:p w14:paraId="0F178D78" w14:textId="77777777" w:rsidR="006B68F2" w:rsidRDefault="006B68F2" w:rsidP="006B68F2">
          <w:pPr>
            <w:pStyle w:val="CitaviBibliographyEntry"/>
          </w:pPr>
          <w:bookmarkStart w:id="102"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02"/>
          <w:r>
            <w:t xml:space="preserve"> </w:t>
          </w:r>
          <w:r w:rsidRPr="006B68F2">
            <w:rPr>
              <w:i/>
            </w:rPr>
            <w:t>Proceedings of the 14th ACM International Conference on Web Search and Data Mining</w:t>
          </w:r>
          <w:r w:rsidRPr="006B68F2">
            <w:t>, 355–363. https://doi.org/10.1145/3437963.3441748</w:t>
          </w:r>
        </w:p>
        <w:p w14:paraId="6B9EDE9B" w14:textId="77777777" w:rsidR="006B68F2" w:rsidRDefault="006B68F2" w:rsidP="006B68F2">
          <w:pPr>
            <w:pStyle w:val="CitaviBibliographyEntry"/>
          </w:pPr>
          <w:bookmarkStart w:id="103"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03"/>
          <w:r>
            <w:t xml:space="preserve"> </w:t>
          </w:r>
          <w:r w:rsidRPr="006B68F2">
            <w:rPr>
              <w:i/>
            </w:rPr>
            <w:t>Attention Is All You Need</w:t>
          </w:r>
          <w:r w:rsidRPr="006B68F2">
            <w:t xml:space="preserve">. http://arxiv.org/pdf/1706.03762v5 </w:t>
          </w:r>
        </w:p>
        <w:p w14:paraId="36F0301D" w14:textId="77777777" w:rsidR="006B68F2" w:rsidRDefault="006B68F2" w:rsidP="006B68F2">
          <w:pPr>
            <w:pStyle w:val="CitaviBibliographyEntry"/>
          </w:pPr>
          <w:bookmarkStart w:id="104"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04"/>
          <w:r>
            <w:t xml:space="preserve"> </w:t>
          </w:r>
          <w:r w:rsidRPr="006B68F2">
            <w:rPr>
              <w:i/>
            </w:rPr>
            <w:t>Proceedings of the IEEE International Conference on Computer Vision</w:t>
          </w:r>
          <w:r w:rsidRPr="006B68F2">
            <w:t>, 4534–4542.</w:t>
          </w:r>
        </w:p>
        <w:p w14:paraId="7E7C5176" w14:textId="77777777" w:rsidR="006B68F2" w:rsidRDefault="006B68F2" w:rsidP="006B68F2">
          <w:pPr>
            <w:pStyle w:val="CitaviBibliographyEntry"/>
          </w:pPr>
          <w:bookmarkStart w:id="105"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05"/>
          <w:r>
            <w:t xml:space="preserve"> </w:t>
          </w:r>
          <w:r w:rsidRPr="006B68F2">
            <w:rPr>
              <w:i/>
            </w:rPr>
            <w:t>Proceedings of the 43rd International ACM SIGIR Conference on Research and Development in Information Retrieval</w:t>
          </w:r>
          <w:r w:rsidRPr="006B68F2">
            <w:t>, 921–930. https://doi.org/10.1145/3397271.3401130</w:t>
          </w:r>
        </w:p>
        <w:p w14:paraId="64747C18" w14:textId="77777777" w:rsidR="006B68F2" w:rsidRDefault="006B68F2" w:rsidP="006B68F2">
          <w:pPr>
            <w:pStyle w:val="CitaviBibliographyEntry"/>
          </w:pPr>
          <w:bookmarkStart w:id="106" w:name="_CTVL0016cbfbee98f3a41a49edae273026b5772"/>
          <w:proofErr w:type="spellStart"/>
          <w:r>
            <w:lastRenderedPageBreak/>
            <w:t>Weizenbaum</w:t>
          </w:r>
          <w:proofErr w:type="spellEnd"/>
          <w:r>
            <w:t>, J. (1966). ELIZA-a computer program for the study of natural language communication between man and machine.</w:t>
          </w:r>
          <w:bookmarkEnd w:id="106"/>
          <w:r>
            <w:t xml:space="preserve"> </w:t>
          </w:r>
          <w:r w:rsidRPr="006B68F2">
            <w:rPr>
              <w:i/>
            </w:rPr>
            <w:t>Communications of the ACM</w:t>
          </w:r>
          <w:r w:rsidRPr="006B68F2">
            <w:t xml:space="preserve">, </w:t>
          </w:r>
          <w:r w:rsidRPr="006B68F2">
            <w:rPr>
              <w:i/>
            </w:rPr>
            <w:t>9</w:t>
          </w:r>
          <w:r w:rsidRPr="006B68F2">
            <w:t>(1), 36–45.</w:t>
          </w:r>
        </w:p>
        <w:p w14:paraId="08F17D70" w14:textId="77777777" w:rsidR="006B68F2" w:rsidRDefault="006B68F2" w:rsidP="006B68F2">
          <w:pPr>
            <w:pStyle w:val="CitaviBibliographyEntry"/>
          </w:pPr>
          <w:bookmarkStart w:id="107"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07"/>
          <w:r>
            <w:t xml:space="preserve"> </w:t>
          </w:r>
          <w:r w:rsidRPr="006B68F2">
            <w:rPr>
              <w:i/>
            </w:rPr>
            <w:t>Proceedings of the 2020 CHI Conference on Human Factors in Computing Systems</w:t>
          </w:r>
          <w:r w:rsidRPr="006B68F2">
            <w:t>, 1–14. https://doi.org/10.1145/3313831.3376781</w:t>
          </w:r>
        </w:p>
        <w:p w14:paraId="3AF6AD35" w14:textId="77777777" w:rsidR="006B68F2" w:rsidRDefault="006B68F2" w:rsidP="006B68F2">
          <w:pPr>
            <w:pStyle w:val="CitaviBibliographyEntry"/>
          </w:pPr>
          <w:bookmarkStart w:id="108"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08"/>
          <w:r>
            <w:t xml:space="preserve"> </w:t>
          </w:r>
          <w:r w:rsidRPr="006B68F2">
            <w:rPr>
              <w:i/>
            </w:rPr>
            <w:t>Google's Neural Machine Translation System: Bridging the Gap between Human and Machine Translation</w:t>
          </w:r>
          <w:r w:rsidRPr="006B68F2">
            <w:t xml:space="preserve">. http://arxiv.org/pdf/1609.08144v2 </w:t>
          </w:r>
        </w:p>
        <w:p w14:paraId="2B3846E1" w14:textId="77777777" w:rsidR="006B68F2" w:rsidRDefault="006B68F2" w:rsidP="006B68F2">
          <w:pPr>
            <w:pStyle w:val="CitaviBibliographyEntry"/>
          </w:pPr>
          <w:bookmarkStart w:id="109" w:name="_CTVL001459c2a94e81b42dd85407af461beb3f7"/>
          <w:r>
            <w:t>Xu, L., Zhou, Q., Gong, K., Liang, X., Tang, J., &amp; Lin, L. (2019). End-to-End Knowledge-Routed Relational Dialogue System for Automatic Diagnosis.</w:t>
          </w:r>
          <w:bookmarkEnd w:id="109"/>
          <w:r>
            <w:t xml:space="preserve"> </w:t>
          </w:r>
          <w:r w:rsidRPr="006B68F2">
            <w:rPr>
              <w:i/>
            </w:rPr>
            <w:t>Proceedings of the AAAI Conference on Artificial Intelligence</w:t>
          </w:r>
          <w:r w:rsidRPr="006B68F2">
            <w:t xml:space="preserve">, </w:t>
          </w:r>
          <w:r w:rsidRPr="006B68F2">
            <w:rPr>
              <w:i/>
            </w:rPr>
            <w:t>33</w:t>
          </w:r>
          <w:r w:rsidRPr="006B68F2">
            <w:t>, 7346–7353. https://doi.org/10.1609/aaai.v33i01.33017346</w:t>
          </w:r>
        </w:p>
        <w:p w14:paraId="595960E3" w14:textId="77777777" w:rsidR="006B68F2" w:rsidRDefault="006B68F2" w:rsidP="006B68F2">
          <w:pPr>
            <w:pStyle w:val="CitaviBibliographyEntry"/>
          </w:pPr>
          <w:bookmarkStart w:id="110" w:name="_CTVL001c257c100149544ca9f716128ad7fe142"/>
          <w:r>
            <w:t>Yeung, C. M. (2019).</w:t>
          </w:r>
          <w:bookmarkEnd w:id="110"/>
          <w:r>
            <w:t xml:space="preserve"> </w:t>
          </w:r>
          <w:r w:rsidRPr="006B68F2">
            <w:rPr>
              <w:i/>
            </w:rPr>
            <w:t xml:space="preserve">Effects of inserting domain vocabulary and fine-tuning BERT for German legal language. </w:t>
          </w:r>
          <w:r w:rsidRPr="006B68F2">
            <w:t xml:space="preserve">Master's thesis, University of Twente. http://essay.utwente.nl/80128/ </w:t>
          </w:r>
        </w:p>
        <w:p w14:paraId="380C2A8C" w14:textId="77777777" w:rsidR="006B68F2" w:rsidRDefault="006B68F2" w:rsidP="006B68F2">
          <w:pPr>
            <w:pStyle w:val="CitaviBibliographyEntry"/>
          </w:pPr>
          <w:bookmarkStart w:id="111" w:name="_CTVL0018db5f8188e894904a24895125858af12"/>
          <w:r>
            <w:t xml:space="preserve">Zhang, A., Lipton, Z. C., Li, M., &amp; </w:t>
          </w:r>
          <w:proofErr w:type="spellStart"/>
          <w:r>
            <w:t>Smola</w:t>
          </w:r>
          <w:proofErr w:type="spellEnd"/>
          <w:r>
            <w:t>, A. J. (2021, June 21).</w:t>
          </w:r>
          <w:bookmarkEnd w:id="111"/>
          <w:r>
            <w:t xml:space="preserve"> </w:t>
          </w:r>
          <w:r w:rsidRPr="006B68F2">
            <w:rPr>
              <w:i/>
            </w:rPr>
            <w:t>Dive into Deep Learning</w:t>
          </w:r>
          <w:r w:rsidRPr="006B68F2">
            <w:t xml:space="preserve">. http://arxiv.org/pdf/2106.11342v2 </w:t>
          </w:r>
        </w:p>
        <w:p w14:paraId="49A4B132" w14:textId="244E9330" w:rsidR="00344C79" w:rsidRDefault="006B68F2" w:rsidP="006B68F2">
          <w:pPr>
            <w:pStyle w:val="CitaviBibliographyEntry"/>
          </w:pPr>
          <w:bookmarkStart w:id="112"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12"/>
          <w:r>
            <w:t xml:space="preserve"> </w:t>
          </w:r>
          <w:r w:rsidRPr="006B68F2">
            <w:rPr>
              <w:i/>
            </w:rPr>
            <w:t>Proceedings of the IEEE International Conference on Computer Vision</w:t>
          </w:r>
          <w:r w:rsidRPr="006B68F2">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13" w:name="_Toc361142779"/>
      <w:bookmarkStart w:id="114" w:name="_Toc361143712"/>
      <w:bookmarkStart w:id="115" w:name="_Toc452981265"/>
      <w:bookmarkStart w:id="116" w:name="_Toc97714793"/>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13"/>
      <w:bookmarkEnd w:id="114"/>
      <w:bookmarkEnd w:id="115"/>
      <w:bookmarkEnd w:id="116"/>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17" w:name="_Toc354659193"/>
      <w:bookmarkStart w:id="118" w:name="_Toc354660372"/>
      <w:bookmarkStart w:id="119" w:name="_Toc354660422"/>
      <w:bookmarkStart w:id="120" w:name="_Toc354660483"/>
      <w:bookmarkStart w:id="121" w:name="_Toc361142780"/>
      <w:bookmarkStart w:id="122" w:name="_Toc361143713"/>
      <w:bookmarkStart w:id="123" w:name="_Toc452981266"/>
      <w:bookmarkStart w:id="124" w:name="_Toc97714794"/>
      <w:r>
        <w:rPr>
          <w:lang w:eastAsia="en-US"/>
        </w:rPr>
        <w:t xml:space="preserve">A1 </w:t>
      </w:r>
      <w:proofErr w:type="spellStart"/>
      <w:r>
        <w:rPr>
          <w:lang w:eastAsia="en-US"/>
        </w:rPr>
        <w:t>Theoretische</w:t>
      </w:r>
      <w:proofErr w:type="spellEnd"/>
      <w:r>
        <w:rPr>
          <w:lang w:eastAsia="en-US"/>
        </w:rPr>
        <w:t xml:space="preserve"> Arbeit</w:t>
      </w:r>
      <w:bookmarkEnd w:id="117"/>
      <w:bookmarkEnd w:id="118"/>
      <w:bookmarkEnd w:id="119"/>
      <w:bookmarkEnd w:id="120"/>
      <w:bookmarkEnd w:id="121"/>
      <w:bookmarkEnd w:id="122"/>
      <w:bookmarkEnd w:id="123"/>
      <w:bookmarkEnd w:id="124"/>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25" w:name="_Toc354659194"/>
      <w:bookmarkStart w:id="126" w:name="_Toc354660373"/>
      <w:bookmarkStart w:id="127" w:name="_Toc354660423"/>
      <w:bookmarkStart w:id="128" w:name="_Toc354660484"/>
      <w:bookmarkStart w:id="129" w:name="_Toc361142781"/>
      <w:bookmarkStart w:id="130" w:name="_Toc361143714"/>
      <w:bookmarkStart w:id="131" w:name="_Toc452981267"/>
      <w:bookmarkStart w:id="132" w:name="_Toc97714795"/>
      <w:r>
        <w:rPr>
          <w:lang w:eastAsia="en-US"/>
        </w:rPr>
        <w:t xml:space="preserve">A2 </w:t>
      </w:r>
      <w:proofErr w:type="spellStart"/>
      <w:r>
        <w:rPr>
          <w:lang w:eastAsia="en-US"/>
        </w:rPr>
        <w:t>Konstruktive</w:t>
      </w:r>
      <w:proofErr w:type="spellEnd"/>
      <w:r>
        <w:rPr>
          <w:lang w:eastAsia="en-US"/>
        </w:rPr>
        <w:t xml:space="preserve"> Arbeit</w:t>
      </w:r>
      <w:bookmarkEnd w:id="125"/>
      <w:bookmarkEnd w:id="126"/>
      <w:bookmarkEnd w:id="127"/>
      <w:bookmarkEnd w:id="128"/>
      <w:bookmarkEnd w:id="129"/>
      <w:bookmarkEnd w:id="130"/>
      <w:bookmarkEnd w:id="131"/>
      <w:bookmarkEnd w:id="132"/>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33" w:name="_Toc354659195"/>
      <w:bookmarkStart w:id="134" w:name="_Toc354660374"/>
      <w:bookmarkStart w:id="135" w:name="_Toc354660424"/>
      <w:bookmarkStart w:id="136" w:name="_Toc354660485"/>
      <w:bookmarkStart w:id="137" w:name="_Toc361142782"/>
      <w:bookmarkStart w:id="138" w:name="_Toc361143715"/>
      <w:bookmarkStart w:id="139" w:name="_Toc452981268"/>
      <w:bookmarkStart w:id="140" w:name="_Toc97714796"/>
      <w:r>
        <w:t xml:space="preserve">A3 </w:t>
      </w:r>
      <w:proofErr w:type="spellStart"/>
      <w:r>
        <w:t>Empirische</w:t>
      </w:r>
      <w:proofErr w:type="spellEnd"/>
      <w:r>
        <w:t xml:space="preserve"> A</w:t>
      </w:r>
      <w:r w:rsidR="002656C2">
        <w:t>rbeit</w:t>
      </w:r>
      <w:bookmarkEnd w:id="133"/>
      <w:bookmarkEnd w:id="134"/>
      <w:bookmarkEnd w:id="135"/>
      <w:bookmarkEnd w:id="136"/>
      <w:bookmarkEnd w:id="137"/>
      <w:bookmarkEnd w:id="138"/>
      <w:bookmarkEnd w:id="139"/>
      <w:bookmarkEnd w:id="140"/>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1" w:name="_Toc452981269"/>
      <w:bookmarkStart w:id="142" w:name="_Toc97714797"/>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41"/>
      <w:bookmarkEnd w:id="142"/>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E07B84"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E07B84"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E07B84"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E07B84"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E07B84"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E07B84"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E07B84"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E07B84"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E07B84"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E07B84"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E07B84"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E07B84"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E07B84"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E07B84"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E07B84"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43" w:name="_Toc354659196"/>
      <w:bookmarkStart w:id="144" w:name="_Toc354660375"/>
      <w:bookmarkStart w:id="145" w:name="_Toc354660425"/>
      <w:bookmarkStart w:id="146" w:name="_Toc354660486"/>
      <w:bookmarkStart w:id="147" w:name="_Toc361142784"/>
      <w:r>
        <w:br w:type="page"/>
      </w:r>
    </w:p>
    <w:bookmarkEnd w:id="143"/>
    <w:bookmarkEnd w:id="144"/>
    <w:bookmarkEnd w:id="145"/>
    <w:bookmarkEnd w:id="146"/>
    <w:bookmarkEnd w:id="147"/>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3"/>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F352A" w14:textId="77777777" w:rsidR="00E07B84" w:rsidRDefault="00E07B84" w:rsidP="00793C70">
      <w:pPr>
        <w:spacing w:line="240" w:lineRule="auto"/>
      </w:pPr>
      <w:r>
        <w:separator/>
      </w:r>
    </w:p>
  </w:endnote>
  <w:endnote w:type="continuationSeparator" w:id="0">
    <w:p w14:paraId="264A2896" w14:textId="77777777" w:rsidR="00E07B84" w:rsidRDefault="00E07B84"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DF890" w14:textId="77777777" w:rsidR="00E07B84" w:rsidRDefault="00E07B84" w:rsidP="00793C70">
      <w:pPr>
        <w:spacing w:line="240" w:lineRule="auto"/>
      </w:pPr>
      <w:r>
        <w:separator/>
      </w:r>
    </w:p>
  </w:footnote>
  <w:footnote w:type="continuationSeparator" w:id="0">
    <w:p w14:paraId="55AA6A76" w14:textId="77777777" w:rsidR="00E07B84" w:rsidRDefault="00E07B84"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5619AA1"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lUMTc6NDc6MDc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270C3A">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6D495E">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OVQxNzo0NzowN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270C3A">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21F6"/>
    <w:rsid w:val="000224AC"/>
    <w:rsid w:val="00022D85"/>
    <w:rsid w:val="0002392F"/>
    <w:rsid w:val="00023C15"/>
    <w:rsid w:val="000247CA"/>
    <w:rsid w:val="00025801"/>
    <w:rsid w:val="000270B8"/>
    <w:rsid w:val="00027213"/>
    <w:rsid w:val="00027ACE"/>
    <w:rsid w:val="0003103D"/>
    <w:rsid w:val="00031B2E"/>
    <w:rsid w:val="0003331F"/>
    <w:rsid w:val="00033EBE"/>
    <w:rsid w:val="00035332"/>
    <w:rsid w:val="000357FB"/>
    <w:rsid w:val="00035CED"/>
    <w:rsid w:val="00037BFF"/>
    <w:rsid w:val="000407CE"/>
    <w:rsid w:val="00040960"/>
    <w:rsid w:val="0004103E"/>
    <w:rsid w:val="00041112"/>
    <w:rsid w:val="00041BC0"/>
    <w:rsid w:val="0004280D"/>
    <w:rsid w:val="000438EE"/>
    <w:rsid w:val="00044492"/>
    <w:rsid w:val="0004467D"/>
    <w:rsid w:val="00044781"/>
    <w:rsid w:val="00044D48"/>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4665"/>
    <w:rsid w:val="00064A8F"/>
    <w:rsid w:val="00066131"/>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91184"/>
    <w:rsid w:val="00091288"/>
    <w:rsid w:val="0009128D"/>
    <w:rsid w:val="00092529"/>
    <w:rsid w:val="00093190"/>
    <w:rsid w:val="00093FC8"/>
    <w:rsid w:val="000946D7"/>
    <w:rsid w:val="000948AA"/>
    <w:rsid w:val="00094F0C"/>
    <w:rsid w:val="000951CC"/>
    <w:rsid w:val="000957A5"/>
    <w:rsid w:val="000A12BA"/>
    <w:rsid w:val="000A1DC3"/>
    <w:rsid w:val="000A1F60"/>
    <w:rsid w:val="000A265D"/>
    <w:rsid w:val="000A4742"/>
    <w:rsid w:val="000A48E2"/>
    <w:rsid w:val="000A4A85"/>
    <w:rsid w:val="000A5FB6"/>
    <w:rsid w:val="000B0E61"/>
    <w:rsid w:val="000B1225"/>
    <w:rsid w:val="000B4D1D"/>
    <w:rsid w:val="000B4D48"/>
    <w:rsid w:val="000B5682"/>
    <w:rsid w:val="000B578F"/>
    <w:rsid w:val="000B6426"/>
    <w:rsid w:val="000C0EE8"/>
    <w:rsid w:val="000C205C"/>
    <w:rsid w:val="000C2977"/>
    <w:rsid w:val="000C43DF"/>
    <w:rsid w:val="000C577F"/>
    <w:rsid w:val="000C5894"/>
    <w:rsid w:val="000C5A71"/>
    <w:rsid w:val="000C6D11"/>
    <w:rsid w:val="000C6D6D"/>
    <w:rsid w:val="000C7429"/>
    <w:rsid w:val="000C7B8F"/>
    <w:rsid w:val="000D0585"/>
    <w:rsid w:val="000D0C89"/>
    <w:rsid w:val="000D0F7B"/>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2BF9"/>
    <w:rsid w:val="0016322D"/>
    <w:rsid w:val="00165DE5"/>
    <w:rsid w:val="0016655C"/>
    <w:rsid w:val="00166BB7"/>
    <w:rsid w:val="001677FC"/>
    <w:rsid w:val="0017004E"/>
    <w:rsid w:val="001730A3"/>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97618"/>
    <w:rsid w:val="001A0C3A"/>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C46"/>
    <w:rsid w:val="001D00CF"/>
    <w:rsid w:val="001D104F"/>
    <w:rsid w:val="001D207C"/>
    <w:rsid w:val="001D20BB"/>
    <w:rsid w:val="001D2AE7"/>
    <w:rsid w:val="001D5AF0"/>
    <w:rsid w:val="001D71A6"/>
    <w:rsid w:val="001D7F0B"/>
    <w:rsid w:val="001E1A99"/>
    <w:rsid w:val="001E2266"/>
    <w:rsid w:val="001E250B"/>
    <w:rsid w:val="001E4183"/>
    <w:rsid w:val="001E48E0"/>
    <w:rsid w:val="001E4AFC"/>
    <w:rsid w:val="001E511A"/>
    <w:rsid w:val="001E7840"/>
    <w:rsid w:val="001F0F1E"/>
    <w:rsid w:val="001F134F"/>
    <w:rsid w:val="001F1C05"/>
    <w:rsid w:val="001F2D78"/>
    <w:rsid w:val="001F3F36"/>
    <w:rsid w:val="001F40F5"/>
    <w:rsid w:val="001F67B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377AC"/>
    <w:rsid w:val="00240430"/>
    <w:rsid w:val="0024177E"/>
    <w:rsid w:val="00241A0D"/>
    <w:rsid w:val="00241EB8"/>
    <w:rsid w:val="00245CB5"/>
    <w:rsid w:val="002461BA"/>
    <w:rsid w:val="0024673B"/>
    <w:rsid w:val="00246CAF"/>
    <w:rsid w:val="00246EB0"/>
    <w:rsid w:val="002476C1"/>
    <w:rsid w:val="002523D4"/>
    <w:rsid w:val="00252C96"/>
    <w:rsid w:val="002533A3"/>
    <w:rsid w:val="00253F90"/>
    <w:rsid w:val="00254360"/>
    <w:rsid w:val="00254F9E"/>
    <w:rsid w:val="0025601D"/>
    <w:rsid w:val="00260292"/>
    <w:rsid w:val="002607A6"/>
    <w:rsid w:val="0026275B"/>
    <w:rsid w:val="00262852"/>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C6E"/>
    <w:rsid w:val="00347C3C"/>
    <w:rsid w:val="00347DB4"/>
    <w:rsid w:val="00347E55"/>
    <w:rsid w:val="003501D2"/>
    <w:rsid w:val="00350337"/>
    <w:rsid w:val="003508D6"/>
    <w:rsid w:val="00350DAC"/>
    <w:rsid w:val="00351021"/>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33B"/>
    <w:rsid w:val="003C13EE"/>
    <w:rsid w:val="003C14C3"/>
    <w:rsid w:val="003C182A"/>
    <w:rsid w:val="003C1E4B"/>
    <w:rsid w:val="003C2613"/>
    <w:rsid w:val="003C2A48"/>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473D"/>
    <w:rsid w:val="003D51FB"/>
    <w:rsid w:val="003D5685"/>
    <w:rsid w:val="003D64BE"/>
    <w:rsid w:val="003D6C86"/>
    <w:rsid w:val="003D70DA"/>
    <w:rsid w:val="003D7D9C"/>
    <w:rsid w:val="003E06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FD7"/>
    <w:rsid w:val="0043234D"/>
    <w:rsid w:val="00432C18"/>
    <w:rsid w:val="004332D2"/>
    <w:rsid w:val="00434F58"/>
    <w:rsid w:val="00435058"/>
    <w:rsid w:val="004358EE"/>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80B"/>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5B"/>
    <w:rsid w:val="004764DB"/>
    <w:rsid w:val="00477548"/>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3F63"/>
    <w:rsid w:val="004A40F6"/>
    <w:rsid w:val="004A6A81"/>
    <w:rsid w:val="004A71AE"/>
    <w:rsid w:val="004B034A"/>
    <w:rsid w:val="004B0621"/>
    <w:rsid w:val="004B1A2E"/>
    <w:rsid w:val="004B215F"/>
    <w:rsid w:val="004B3F55"/>
    <w:rsid w:val="004B52D6"/>
    <w:rsid w:val="004B5718"/>
    <w:rsid w:val="004C1C49"/>
    <w:rsid w:val="004C1F9A"/>
    <w:rsid w:val="004C2C7A"/>
    <w:rsid w:val="004C34EF"/>
    <w:rsid w:val="004C72D7"/>
    <w:rsid w:val="004C7E05"/>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9EB"/>
    <w:rsid w:val="005253B8"/>
    <w:rsid w:val="0052708D"/>
    <w:rsid w:val="005273E8"/>
    <w:rsid w:val="00527891"/>
    <w:rsid w:val="0053049E"/>
    <w:rsid w:val="00530FBC"/>
    <w:rsid w:val="0053277E"/>
    <w:rsid w:val="00533A90"/>
    <w:rsid w:val="00533C3F"/>
    <w:rsid w:val="00534332"/>
    <w:rsid w:val="005343E7"/>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0FB4"/>
    <w:rsid w:val="005C104B"/>
    <w:rsid w:val="005C1EBD"/>
    <w:rsid w:val="005C1FDC"/>
    <w:rsid w:val="005C20AB"/>
    <w:rsid w:val="005C2778"/>
    <w:rsid w:val="005C3501"/>
    <w:rsid w:val="005C37E6"/>
    <w:rsid w:val="005C39C0"/>
    <w:rsid w:val="005C3D50"/>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158F"/>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5D03"/>
    <w:rsid w:val="00685E81"/>
    <w:rsid w:val="00686905"/>
    <w:rsid w:val="00686BED"/>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24B9"/>
    <w:rsid w:val="006B26A0"/>
    <w:rsid w:val="006B50D9"/>
    <w:rsid w:val="006B5E98"/>
    <w:rsid w:val="006B660C"/>
    <w:rsid w:val="006B66A5"/>
    <w:rsid w:val="006B68F2"/>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1B4B"/>
    <w:rsid w:val="00782A03"/>
    <w:rsid w:val="007846DF"/>
    <w:rsid w:val="00785181"/>
    <w:rsid w:val="00785A1B"/>
    <w:rsid w:val="00785EA7"/>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9E3"/>
    <w:rsid w:val="00802DCD"/>
    <w:rsid w:val="00803570"/>
    <w:rsid w:val="0080538D"/>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3570"/>
    <w:rsid w:val="008B4584"/>
    <w:rsid w:val="008B5815"/>
    <w:rsid w:val="008B60DE"/>
    <w:rsid w:val="008B626B"/>
    <w:rsid w:val="008B671C"/>
    <w:rsid w:val="008B6E4A"/>
    <w:rsid w:val="008B6F0D"/>
    <w:rsid w:val="008B76FD"/>
    <w:rsid w:val="008C036F"/>
    <w:rsid w:val="008C2208"/>
    <w:rsid w:val="008C3162"/>
    <w:rsid w:val="008C3EC5"/>
    <w:rsid w:val="008C4860"/>
    <w:rsid w:val="008C6269"/>
    <w:rsid w:val="008C78E2"/>
    <w:rsid w:val="008C7CDC"/>
    <w:rsid w:val="008C7D13"/>
    <w:rsid w:val="008D03D0"/>
    <w:rsid w:val="008D1462"/>
    <w:rsid w:val="008D2F8E"/>
    <w:rsid w:val="008D333A"/>
    <w:rsid w:val="008D3E9D"/>
    <w:rsid w:val="008D4111"/>
    <w:rsid w:val="008D41AA"/>
    <w:rsid w:val="008D5DF6"/>
    <w:rsid w:val="008D6E6A"/>
    <w:rsid w:val="008D74A9"/>
    <w:rsid w:val="008D7DF9"/>
    <w:rsid w:val="008E0F53"/>
    <w:rsid w:val="008E13CC"/>
    <w:rsid w:val="008E2514"/>
    <w:rsid w:val="008E328A"/>
    <w:rsid w:val="008E36B7"/>
    <w:rsid w:val="008E4834"/>
    <w:rsid w:val="008E505D"/>
    <w:rsid w:val="008E6232"/>
    <w:rsid w:val="008E6770"/>
    <w:rsid w:val="008E7152"/>
    <w:rsid w:val="008F06BD"/>
    <w:rsid w:val="008F0C90"/>
    <w:rsid w:val="008F16C6"/>
    <w:rsid w:val="008F22AA"/>
    <w:rsid w:val="008F3378"/>
    <w:rsid w:val="008F39F5"/>
    <w:rsid w:val="008F3BF5"/>
    <w:rsid w:val="008F4798"/>
    <w:rsid w:val="008F52A1"/>
    <w:rsid w:val="008F6056"/>
    <w:rsid w:val="00901039"/>
    <w:rsid w:val="00901583"/>
    <w:rsid w:val="009019FC"/>
    <w:rsid w:val="00902229"/>
    <w:rsid w:val="009023D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254D"/>
    <w:rsid w:val="009527D8"/>
    <w:rsid w:val="0095315D"/>
    <w:rsid w:val="00953667"/>
    <w:rsid w:val="00954502"/>
    <w:rsid w:val="0095588F"/>
    <w:rsid w:val="00955995"/>
    <w:rsid w:val="00955B1E"/>
    <w:rsid w:val="00956B73"/>
    <w:rsid w:val="00957E30"/>
    <w:rsid w:val="00957F43"/>
    <w:rsid w:val="00960014"/>
    <w:rsid w:val="009604F4"/>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6C97"/>
    <w:rsid w:val="00977BAB"/>
    <w:rsid w:val="009808D2"/>
    <w:rsid w:val="00980B38"/>
    <w:rsid w:val="00983B10"/>
    <w:rsid w:val="0098573D"/>
    <w:rsid w:val="00986280"/>
    <w:rsid w:val="00986465"/>
    <w:rsid w:val="00986903"/>
    <w:rsid w:val="0098752A"/>
    <w:rsid w:val="0099018B"/>
    <w:rsid w:val="00991464"/>
    <w:rsid w:val="00991D5D"/>
    <w:rsid w:val="00991FE9"/>
    <w:rsid w:val="00992190"/>
    <w:rsid w:val="009928B4"/>
    <w:rsid w:val="00992AB8"/>
    <w:rsid w:val="00992BF6"/>
    <w:rsid w:val="0099744D"/>
    <w:rsid w:val="009A0603"/>
    <w:rsid w:val="009A22A1"/>
    <w:rsid w:val="009A298E"/>
    <w:rsid w:val="009A2C85"/>
    <w:rsid w:val="009A376D"/>
    <w:rsid w:val="009A3A21"/>
    <w:rsid w:val="009A5289"/>
    <w:rsid w:val="009A5512"/>
    <w:rsid w:val="009A5EC5"/>
    <w:rsid w:val="009A6082"/>
    <w:rsid w:val="009A6740"/>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6EC"/>
    <w:rsid w:val="00A0670B"/>
    <w:rsid w:val="00A1098A"/>
    <w:rsid w:val="00A10DF5"/>
    <w:rsid w:val="00A11AE2"/>
    <w:rsid w:val="00A120B5"/>
    <w:rsid w:val="00A120C1"/>
    <w:rsid w:val="00A12BED"/>
    <w:rsid w:val="00A13C7E"/>
    <w:rsid w:val="00A143DA"/>
    <w:rsid w:val="00A148B2"/>
    <w:rsid w:val="00A148F5"/>
    <w:rsid w:val="00A16624"/>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70282"/>
    <w:rsid w:val="00A70CAE"/>
    <w:rsid w:val="00A7150E"/>
    <w:rsid w:val="00A71899"/>
    <w:rsid w:val="00A729E2"/>
    <w:rsid w:val="00A73D70"/>
    <w:rsid w:val="00A74367"/>
    <w:rsid w:val="00A74FEB"/>
    <w:rsid w:val="00A755A0"/>
    <w:rsid w:val="00A755B5"/>
    <w:rsid w:val="00A7591A"/>
    <w:rsid w:val="00A75E3E"/>
    <w:rsid w:val="00A75FF9"/>
    <w:rsid w:val="00A76A3B"/>
    <w:rsid w:val="00A7797A"/>
    <w:rsid w:val="00A8028C"/>
    <w:rsid w:val="00A83023"/>
    <w:rsid w:val="00A83233"/>
    <w:rsid w:val="00A834A0"/>
    <w:rsid w:val="00A85619"/>
    <w:rsid w:val="00A85E3B"/>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56DA"/>
    <w:rsid w:val="00A96E4E"/>
    <w:rsid w:val="00A97025"/>
    <w:rsid w:val="00A97600"/>
    <w:rsid w:val="00A9760C"/>
    <w:rsid w:val="00A97971"/>
    <w:rsid w:val="00AA0E3E"/>
    <w:rsid w:val="00AA30BA"/>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74B"/>
    <w:rsid w:val="00AE09A9"/>
    <w:rsid w:val="00AE11F1"/>
    <w:rsid w:val="00AE1FFE"/>
    <w:rsid w:val="00AE2117"/>
    <w:rsid w:val="00AE2604"/>
    <w:rsid w:val="00AE3909"/>
    <w:rsid w:val="00AE46D1"/>
    <w:rsid w:val="00AE4A51"/>
    <w:rsid w:val="00AE4BE8"/>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3429"/>
    <w:rsid w:val="00B3448C"/>
    <w:rsid w:val="00B34D14"/>
    <w:rsid w:val="00B34EF5"/>
    <w:rsid w:val="00B35B0D"/>
    <w:rsid w:val="00B40B67"/>
    <w:rsid w:val="00B40D66"/>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959"/>
    <w:rsid w:val="00B55912"/>
    <w:rsid w:val="00B55F8D"/>
    <w:rsid w:val="00B57961"/>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49F0"/>
    <w:rsid w:val="00BB5912"/>
    <w:rsid w:val="00BB5B1E"/>
    <w:rsid w:val="00BB6BE6"/>
    <w:rsid w:val="00BB7078"/>
    <w:rsid w:val="00BB75D0"/>
    <w:rsid w:val="00BC0863"/>
    <w:rsid w:val="00BC3615"/>
    <w:rsid w:val="00BC5081"/>
    <w:rsid w:val="00BC5AD2"/>
    <w:rsid w:val="00BC702D"/>
    <w:rsid w:val="00BD035A"/>
    <w:rsid w:val="00BD04F5"/>
    <w:rsid w:val="00BD0951"/>
    <w:rsid w:val="00BD1538"/>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894"/>
    <w:rsid w:val="00C05AAD"/>
    <w:rsid w:val="00C0611E"/>
    <w:rsid w:val="00C0678A"/>
    <w:rsid w:val="00C07A53"/>
    <w:rsid w:val="00C10037"/>
    <w:rsid w:val="00C112B8"/>
    <w:rsid w:val="00C114D4"/>
    <w:rsid w:val="00C11999"/>
    <w:rsid w:val="00C11A98"/>
    <w:rsid w:val="00C11D1C"/>
    <w:rsid w:val="00C12B81"/>
    <w:rsid w:val="00C1332B"/>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AF9"/>
    <w:rsid w:val="00C41CD5"/>
    <w:rsid w:val="00C4232A"/>
    <w:rsid w:val="00C42BE1"/>
    <w:rsid w:val="00C44575"/>
    <w:rsid w:val="00C454F8"/>
    <w:rsid w:val="00C4759F"/>
    <w:rsid w:val="00C50090"/>
    <w:rsid w:val="00C5022D"/>
    <w:rsid w:val="00C51129"/>
    <w:rsid w:val="00C52845"/>
    <w:rsid w:val="00C52A31"/>
    <w:rsid w:val="00C53406"/>
    <w:rsid w:val="00C54613"/>
    <w:rsid w:val="00C54F54"/>
    <w:rsid w:val="00C56221"/>
    <w:rsid w:val="00C57DBD"/>
    <w:rsid w:val="00C615BD"/>
    <w:rsid w:val="00C62105"/>
    <w:rsid w:val="00C624EC"/>
    <w:rsid w:val="00C64062"/>
    <w:rsid w:val="00C643B7"/>
    <w:rsid w:val="00C6522C"/>
    <w:rsid w:val="00C6527E"/>
    <w:rsid w:val="00C66356"/>
    <w:rsid w:val="00C673BB"/>
    <w:rsid w:val="00C711A7"/>
    <w:rsid w:val="00C72F44"/>
    <w:rsid w:val="00C748E5"/>
    <w:rsid w:val="00C74B8F"/>
    <w:rsid w:val="00C74F8F"/>
    <w:rsid w:val="00C75E29"/>
    <w:rsid w:val="00C762F4"/>
    <w:rsid w:val="00C763E5"/>
    <w:rsid w:val="00C76728"/>
    <w:rsid w:val="00C768F3"/>
    <w:rsid w:val="00C76B25"/>
    <w:rsid w:val="00C7711B"/>
    <w:rsid w:val="00C8013A"/>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72FE"/>
    <w:rsid w:val="00CD0329"/>
    <w:rsid w:val="00CD0862"/>
    <w:rsid w:val="00CD0911"/>
    <w:rsid w:val="00CD1E47"/>
    <w:rsid w:val="00CD341F"/>
    <w:rsid w:val="00CD3866"/>
    <w:rsid w:val="00CD3A58"/>
    <w:rsid w:val="00CD43D7"/>
    <w:rsid w:val="00CD48C0"/>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77C5E"/>
    <w:rsid w:val="00D809D4"/>
    <w:rsid w:val="00D80B22"/>
    <w:rsid w:val="00D816EE"/>
    <w:rsid w:val="00D83508"/>
    <w:rsid w:val="00D84736"/>
    <w:rsid w:val="00D84864"/>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B41"/>
    <w:rsid w:val="00DC43E5"/>
    <w:rsid w:val="00DC4FAE"/>
    <w:rsid w:val="00DC7C16"/>
    <w:rsid w:val="00DD08A4"/>
    <w:rsid w:val="00DD1965"/>
    <w:rsid w:val="00DD4793"/>
    <w:rsid w:val="00DD614A"/>
    <w:rsid w:val="00DD675E"/>
    <w:rsid w:val="00DE113E"/>
    <w:rsid w:val="00DE1416"/>
    <w:rsid w:val="00DE1B29"/>
    <w:rsid w:val="00DE1BEB"/>
    <w:rsid w:val="00DE2F4D"/>
    <w:rsid w:val="00DE3735"/>
    <w:rsid w:val="00DE49BC"/>
    <w:rsid w:val="00DE4ACB"/>
    <w:rsid w:val="00DE4F38"/>
    <w:rsid w:val="00DE509B"/>
    <w:rsid w:val="00DE520F"/>
    <w:rsid w:val="00DE6BF3"/>
    <w:rsid w:val="00DE717C"/>
    <w:rsid w:val="00DE727A"/>
    <w:rsid w:val="00DE7B32"/>
    <w:rsid w:val="00DE7D43"/>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5AF"/>
    <w:rsid w:val="00E20C9E"/>
    <w:rsid w:val="00E215F9"/>
    <w:rsid w:val="00E21CC2"/>
    <w:rsid w:val="00E22AEB"/>
    <w:rsid w:val="00E22D3A"/>
    <w:rsid w:val="00E237ED"/>
    <w:rsid w:val="00E24B2F"/>
    <w:rsid w:val="00E24ECC"/>
    <w:rsid w:val="00E26935"/>
    <w:rsid w:val="00E2745A"/>
    <w:rsid w:val="00E27BA1"/>
    <w:rsid w:val="00E27C93"/>
    <w:rsid w:val="00E31948"/>
    <w:rsid w:val="00E328CF"/>
    <w:rsid w:val="00E33136"/>
    <w:rsid w:val="00E333D1"/>
    <w:rsid w:val="00E34CA4"/>
    <w:rsid w:val="00E35D28"/>
    <w:rsid w:val="00E35F77"/>
    <w:rsid w:val="00E36487"/>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43F7"/>
    <w:rsid w:val="00EC454A"/>
    <w:rsid w:val="00EC58BE"/>
    <w:rsid w:val="00EC674F"/>
    <w:rsid w:val="00EC7988"/>
    <w:rsid w:val="00ED0B32"/>
    <w:rsid w:val="00ED1781"/>
    <w:rsid w:val="00ED1B51"/>
    <w:rsid w:val="00ED1BF3"/>
    <w:rsid w:val="00ED24A8"/>
    <w:rsid w:val="00ED49E7"/>
    <w:rsid w:val="00ED4D44"/>
    <w:rsid w:val="00ED63FA"/>
    <w:rsid w:val="00ED7700"/>
    <w:rsid w:val="00EE01E9"/>
    <w:rsid w:val="00EE038F"/>
    <w:rsid w:val="00EE11F6"/>
    <w:rsid w:val="00EE1B93"/>
    <w:rsid w:val="00EE2ECB"/>
    <w:rsid w:val="00EE37D8"/>
    <w:rsid w:val="00EE45DC"/>
    <w:rsid w:val="00EE5BCB"/>
    <w:rsid w:val="00EE66BE"/>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481"/>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3378"/>
    <w:rsid w:val="00F4459E"/>
    <w:rsid w:val="00F465DE"/>
    <w:rsid w:val="00F46933"/>
    <w:rsid w:val="00F477C6"/>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A7F"/>
    <w:rsid w:val="00FB0406"/>
    <w:rsid w:val="00FB045B"/>
    <w:rsid w:val="00FB0BD7"/>
    <w:rsid w:val="00FB0F82"/>
    <w:rsid w:val="00FB1C67"/>
    <w:rsid w:val="00FB1D05"/>
    <w:rsid w:val="00FB2C33"/>
    <w:rsid w:val="00FB3456"/>
    <w:rsid w:val="00FB36C7"/>
    <w:rsid w:val="00FB43A3"/>
    <w:rsid w:val="00FB4D0C"/>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arxiv.org/pdf/1802.02614.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aclanthology.org/P11-2071.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yperlink" Target="https://discuss.huggingface.co/t/class-weights-for-bertforsequenceclassification/1674/7"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86D08"/>
    <w:rsid w:val="00091C32"/>
    <w:rsid w:val="000E72F7"/>
    <w:rsid w:val="00154FF1"/>
    <w:rsid w:val="00155051"/>
    <w:rsid w:val="00174153"/>
    <w:rsid w:val="001F5317"/>
    <w:rsid w:val="002121EE"/>
    <w:rsid w:val="00230A1D"/>
    <w:rsid w:val="0023449D"/>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5D64"/>
    <w:rsid w:val="004A5E1A"/>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822988"/>
    <w:rsid w:val="00830156"/>
    <w:rsid w:val="00852B49"/>
    <w:rsid w:val="008674B2"/>
    <w:rsid w:val="00884EF3"/>
    <w:rsid w:val="008C1EEF"/>
    <w:rsid w:val="008C465C"/>
    <w:rsid w:val="008C4CF5"/>
    <w:rsid w:val="008E4DD8"/>
    <w:rsid w:val="00920E97"/>
    <w:rsid w:val="00927711"/>
    <w:rsid w:val="00947EFA"/>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B06C97"/>
    <w:rsid w:val="00B318E4"/>
    <w:rsid w:val="00B36B3D"/>
    <w:rsid w:val="00B45C24"/>
    <w:rsid w:val="00B50600"/>
    <w:rsid w:val="00B51D60"/>
    <w:rsid w:val="00B6423D"/>
    <w:rsid w:val="00BB3748"/>
    <w:rsid w:val="00BD5F93"/>
    <w:rsid w:val="00BF3E96"/>
    <w:rsid w:val="00C018E4"/>
    <w:rsid w:val="00C72B03"/>
    <w:rsid w:val="00C93DBD"/>
    <w:rsid w:val="00CB0BD5"/>
    <w:rsid w:val="00CB18FE"/>
    <w:rsid w:val="00CC507D"/>
    <w:rsid w:val="00CD2FBF"/>
    <w:rsid w:val="00D00A9E"/>
    <w:rsid w:val="00D243D8"/>
    <w:rsid w:val="00D700D3"/>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E5206"/>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4</Pages>
  <Words>154967</Words>
  <Characters>883317</Characters>
  <Application>Microsoft Office Word</Application>
  <DocSecurity>0</DocSecurity>
  <Lines>7360</Lines>
  <Paragraphs>20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36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0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